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5DA96CC" w14:textId="28A39218" w:rsidR="00D443B5" w:rsidRPr="007B66E6" w:rsidRDefault="007B66E6">
      <w:pPr>
        <w:pStyle w:val="Title"/>
        <w:ind w:left="1" w:hanging="3"/>
      </w:pPr>
      <w:r>
        <w:t xml:space="preserve">STRATEGI </w:t>
      </w:r>
      <w:r>
        <w:rPr>
          <w:i/>
          <w:iCs/>
        </w:rPr>
        <w:t xml:space="preserve">MARKETING PUBLIC RELATIONS </w:t>
      </w:r>
      <w:r>
        <w:t xml:space="preserve">PT SAMUDERA PERDANA DALAM MENDUKUNG </w:t>
      </w:r>
      <w:r>
        <w:rPr>
          <w:i/>
          <w:iCs/>
        </w:rPr>
        <w:t>SALES REVENUE DI ERA DIGITALISASI</w:t>
      </w:r>
    </w:p>
    <w:p w14:paraId="65853509" w14:textId="77777777" w:rsidR="00D443B5" w:rsidRDefault="00D443B5">
      <w:pPr>
        <w:ind w:left="0" w:hanging="2"/>
        <w:jc w:val="center"/>
        <w:rPr>
          <w:sz w:val="22"/>
          <w:szCs w:val="22"/>
        </w:rPr>
      </w:pPr>
    </w:p>
    <w:p w14:paraId="42509946" w14:textId="6095DFB2" w:rsidR="00D443B5" w:rsidRDefault="007B66E6">
      <w:pPr>
        <w:ind w:left="0" w:hanging="2"/>
        <w:jc w:val="center"/>
        <w:rPr>
          <w:sz w:val="24"/>
          <w:szCs w:val="24"/>
        </w:rPr>
      </w:pPr>
      <w:r>
        <w:rPr>
          <w:b/>
          <w:sz w:val="24"/>
          <w:szCs w:val="24"/>
        </w:rPr>
        <w:t>Ramzaniarta Thriyuliantirachma</w:t>
      </w:r>
      <w:r w:rsidR="0014316A">
        <w:rPr>
          <w:b/>
          <w:sz w:val="24"/>
          <w:szCs w:val="24"/>
          <w:vertAlign w:val="superscript"/>
        </w:rPr>
        <w:t>1</w:t>
      </w:r>
      <w:r w:rsidR="0014316A">
        <w:rPr>
          <w:b/>
          <w:sz w:val="24"/>
          <w:szCs w:val="24"/>
        </w:rPr>
        <w:t xml:space="preserve">, </w:t>
      </w:r>
      <w:r>
        <w:rPr>
          <w:b/>
          <w:sz w:val="24"/>
          <w:szCs w:val="24"/>
        </w:rPr>
        <w:t>Eni Kardi Wiyati</w:t>
      </w:r>
      <w:r w:rsidR="0014316A">
        <w:rPr>
          <w:b/>
          <w:sz w:val="24"/>
          <w:szCs w:val="24"/>
          <w:vertAlign w:val="superscript"/>
        </w:rPr>
        <w:t>2</w:t>
      </w:r>
      <w:r w:rsidR="0014316A">
        <w:rPr>
          <w:b/>
          <w:sz w:val="24"/>
          <w:szCs w:val="24"/>
        </w:rPr>
        <w:t xml:space="preserve">, </w:t>
      </w:r>
      <w:r>
        <w:rPr>
          <w:b/>
          <w:sz w:val="24"/>
          <w:szCs w:val="24"/>
        </w:rPr>
        <w:t>dan Nunuk Prihatiningsih</w:t>
      </w:r>
      <w:r w:rsidR="0014316A">
        <w:rPr>
          <w:b/>
          <w:sz w:val="24"/>
          <w:szCs w:val="24"/>
          <w:vertAlign w:val="superscript"/>
        </w:rPr>
        <w:t>3</w:t>
      </w:r>
      <w:r w:rsidR="0014316A">
        <w:rPr>
          <w:b/>
          <w:sz w:val="24"/>
          <w:szCs w:val="24"/>
        </w:rPr>
        <w:t xml:space="preserve">. </w:t>
      </w:r>
    </w:p>
    <w:p w14:paraId="22098CA1" w14:textId="77777777" w:rsidR="00D443B5" w:rsidRDefault="00D443B5">
      <w:pPr>
        <w:ind w:left="0" w:hanging="2"/>
        <w:jc w:val="center"/>
        <w:rPr>
          <w:sz w:val="22"/>
          <w:szCs w:val="22"/>
        </w:rPr>
      </w:pPr>
    </w:p>
    <w:p w14:paraId="6364C4B8" w14:textId="71F2E6B4" w:rsidR="00D443B5" w:rsidRDefault="007B66E6">
      <w:pPr>
        <w:ind w:left="0" w:hanging="2"/>
        <w:jc w:val="center"/>
        <w:rPr>
          <w:sz w:val="22"/>
          <w:szCs w:val="22"/>
        </w:rPr>
      </w:pPr>
      <w:r>
        <w:rPr>
          <w:sz w:val="22"/>
          <w:szCs w:val="22"/>
        </w:rPr>
        <w:t>Universitas Prof. Dr. Moestopo (Beragama), Jakarta Selatan, Indonesia.</w:t>
      </w:r>
    </w:p>
    <w:p w14:paraId="2445A486" w14:textId="716FFC74" w:rsidR="00D443B5" w:rsidRDefault="007B66E6">
      <w:pPr>
        <w:ind w:left="0" w:hanging="2"/>
        <w:jc w:val="center"/>
        <w:rPr>
          <w:sz w:val="24"/>
          <w:szCs w:val="24"/>
        </w:rPr>
      </w:pPr>
      <w:r>
        <w:rPr>
          <w:sz w:val="22"/>
          <w:szCs w:val="22"/>
        </w:rPr>
        <w:t>Ramzarachma@gmail.com</w:t>
      </w:r>
    </w:p>
    <w:p w14:paraId="1EC56B98" w14:textId="77777777" w:rsidR="00D443B5" w:rsidRDefault="00D443B5">
      <w:pPr>
        <w:ind w:left="0" w:hanging="2"/>
        <w:jc w:val="center"/>
        <w:rPr>
          <w:sz w:val="22"/>
          <w:szCs w:val="22"/>
        </w:rPr>
      </w:pPr>
    </w:p>
    <w:p w14:paraId="16BD6191" w14:textId="77777777" w:rsidR="00D443B5" w:rsidRDefault="00D443B5">
      <w:pPr>
        <w:ind w:left="0" w:hanging="2"/>
        <w:rPr>
          <w:sz w:val="22"/>
          <w:szCs w:val="22"/>
        </w:rPr>
      </w:pPr>
    </w:p>
    <w:p w14:paraId="7A54A5C1" w14:textId="77777777" w:rsidR="00D443B5" w:rsidRDefault="00D443B5">
      <w:pPr>
        <w:ind w:left="0" w:hanging="2"/>
        <w:rPr>
          <w:color w:val="000000"/>
          <w:sz w:val="22"/>
          <w:szCs w:val="22"/>
        </w:rPr>
      </w:pPr>
    </w:p>
    <w:p w14:paraId="1C67D227" w14:textId="754CCBEA" w:rsidR="00D443B5" w:rsidRDefault="0014316A">
      <w:pPr>
        <w:ind w:left="0" w:hanging="2"/>
        <w:rPr>
          <w:color w:val="000000"/>
          <w:sz w:val="22"/>
          <w:szCs w:val="22"/>
        </w:rPr>
      </w:pPr>
      <w:r>
        <w:rPr>
          <w:b/>
          <w:color w:val="000000"/>
          <w:sz w:val="22"/>
          <w:szCs w:val="22"/>
        </w:rPr>
        <w:t>Abstract</w:t>
      </w:r>
    </w:p>
    <w:p w14:paraId="14A6340B" w14:textId="77777777" w:rsidR="000D7386" w:rsidRPr="000D7386" w:rsidRDefault="000D7386" w:rsidP="000D7386">
      <w:pPr>
        <w:ind w:left="0" w:hanging="2"/>
        <w:rPr>
          <w:i/>
          <w:iCs/>
          <w:color w:val="000000"/>
          <w:sz w:val="22"/>
          <w:szCs w:val="22"/>
        </w:rPr>
      </w:pPr>
      <w:r w:rsidRPr="000D7386">
        <w:rPr>
          <w:i/>
          <w:iCs/>
          <w:color w:val="000000"/>
          <w:sz w:val="22"/>
          <w:szCs w:val="22"/>
          <w:lang w:val="en"/>
        </w:rPr>
        <w:t>This</w:t>
      </w:r>
      <w:r w:rsidRPr="000D7386">
        <w:rPr>
          <w:color w:val="000000"/>
          <w:sz w:val="22"/>
          <w:szCs w:val="22"/>
          <w:lang w:val="en"/>
        </w:rPr>
        <w:t xml:space="preserve"> </w:t>
      </w:r>
      <w:r w:rsidRPr="000D7386">
        <w:rPr>
          <w:i/>
          <w:iCs/>
          <w:color w:val="000000"/>
          <w:sz w:val="22"/>
          <w:szCs w:val="22"/>
          <w:lang w:val="en"/>
        </w:rPr>
        <w:t xml:space="preserve">research is entitled Marketing Public Relations Strategy </w:t>
      </w:r>
      <w:r w:rsidRPr="000D7386">
        <w:rPr>
          <w:color w:val="000000"/>
          <w:sz w:val="22"/>
          <w:szCs w:val="22"/>
          <w:lang w:val="en"/>
        </w:rPr>
        <w:t>of PT Samudera Perdana</w:t>
      </w:r>
      <w:r w:rsidRPr="000D7386">
        <w:rPr>
          <w:i/>
          <w:iCs/>
          <w:color w:val="000000"/>
          <w:sz w:val="22"/>
          <w:szCs w:val="22"/>
          <w:lang w:val="en"/>
        </w:rPr>
        <w:t xml:space="preserve"> in Supporting Sales Revenue. The purpose of this study is to find out how the marketing public relations strategy </w:t>
      </w:r>
      <w:r w:rsidRPr="000D7386">
        <w:rPr>
          <w:color w:val="000000"/>
          <w:sz w:val="22"/>
          <w:szCs w:val="22"/>
          <w:lang w:val="en"/>
        </w:rPr>
        <w:t>of PT Samudera Perdana</w:t>
      </w:r>
      <w:r w:rsidRPr="000D7386">
        <w:rPr>
          <w:i/>
          <w:iCs/>
          <w:color w:val="000000"/>
          <w:sz w:val="22"/>
          <w:szCs w:val="22"/>
          <w:lang w:val="en"/>
        </w:rPr>
        <w:t xml:space="preserve"> in supporting sales revenue in the digitalization era is applied, as well as knowing the supporting and inhibiting factors. The method used in this research is qualitative research with the theory of Whalen's 7 steps strategic planning progress and three ways strategy. This study uses data collection techniques through searching various sources such as conducting interviews, reviewing several journals, books, documents or literature studies. The data analysis technique is by collecting the data obtained and then analyzing it with the marketing public relations strategy of </w:t>
      </w:r>
      <w:r w:rsidRPr="000D7386">
        <w:rPr>
          <w:color w:val="000000"/>
          <w:sz w:val="22"/>
          <w:szCs w:val="22"/>
          <w:lang w:val="en"/>
        </w:rPr>
        <w:t>PT Samudera Perdana</w:t>
      </w:r>
      <w:r w:rsidRPr="000D7386">
        <w:rPr>
          <w:i/>
          <w:iCs/>
          <w:color w:val="000000"/>
          <w:sz w:val="22"/>
          <w:szCs w:val="22"/>
          <w:lang w:val="en"/>
        </w:rPr>
        <w:t>, the results of the analysis show that there is a change from conventional to digital which can support sales revenue.</w:t>
      </w:r>
    </w:p>
    <w:p w14:paraId="3B1D04DA" w14:textId="77777777" w:rsidR="004809D4" w:rsidRPr="000D7386" w:rsidRDefault="004809D4">
      <w:pPr>
        <w:ind w:left="0" w:hanging="2"/>
        <w:rPr>
          <w:color w:val="000000"/>
          <w:sz w:val="22"/>
          <w:szCs w:val="22"/>
        </w:rPr>
      </w:pPr>
    </w:p>
    <w:p w14:paraId="3000FBC1" w14:textId="21F5C00E" w:rsidR="00D443B5" w:rsidRDefault="0014316A">
      <w:pPr>
        <w:ind w:left="0" w:hanging="2"/>
        <w:rPr>
          <w:sz w:val="22"/>
          <w:szCs w:val="22"/>
        </w:rPr>
      </w:pPr>
      <w:r>
        <w:rPr>
          <w:b/>
          <w:color w:val="000000"/>
          <w:sz w:val="22"/>
          <w:szCs w:val="22"/>
        </w:rPr>
        <w:t>Keywords</w:t>
      </w:r>
      <w:r>
        <w:rPr>
          <w:color w:val="000000"/>
          <w:sz w:val="22"/>
          <w:szCs w:val="22"/>
        </w:rPr>
        <w:t xml:space="preserve">: </w:t>
      </w:r>
      <w:r w:rsidR="004809D4" w:rsidRPr="004809D4">
        <w:rPr>
          <w:i/>
          <w:color w:val="000000"/>
          <w:sz w:val="22"/>
          <w:szCs w:val="22"/>
          <w:lang w:val="en-GB"/>
        </w:rPr>
        <w:t>Strategy, Marketing Public Relations, Sales Revenue,</w:t>
      </w:r>
    </w:p>
    <w:p w14:paraId="30C6DB41" w14:textId="77777777" w:rsidR="00D443B5" w:rsidRDefault="00D443B5">
      <w:pPr>
        <w:ind w:left="0" w:hanging="2"/>
        <w:rPr>
          <w:sz w:val="22"/>
          <w:szCs w:val="22"/>
        </w:rPr>
      </w:pPr>
    </w:p>
    <w:p w14:paraId="57D612AC" w14:textId="7A4D642E" w:rsidR="00D443B5" w:rsidRDefault="0014316A">
      <w:pPr>
        <w:ind w:left="0" w:hanging="2"/>
        <w:rPr>
          <w:b/>
          <w:sz w:val="22"/>
          <w:szCs w:val="22"/>
        </w:rPr>
      </w:pPr>
      <w:r>
        <w:rPr>
          <w:b/>
          <w:sz w:val="22"/>
          <w:szCs w:val="22"/>
        </w:rPr>
        <w:t xml:space="preserve">Abstrak </w:t>
      </w:r>
    </w:p>
    <w:p w14:paraId="060931E0" w14:textId="0AF42386" w:rsidR="000D7386" w:rsidRDefault="000D7386">
      <w:pPr>
        <w:ind w:left="0" w:hanging="2"/>
        <w:rPr>
          <w:sz w:val="22"/>
          <w:szCs w:val="22"/>
          <w:lang w:val="en-GB"/>
        </w:rPr>
      </w:pPr>
      <w:r w:rsidRPr="000D7386">
        <w:rPr>
          <w:sz w:val="22"/>
          <w:szCs w:val="22"/>
          <w:lang w:val="en-GB"/>
        </w:rPr>
        <w:t xml:space="preserve">Penelitian ini berjudul Strategi </w:t>
      </w:r>
      <w:r w:rsidRPr="000D7386">
        <w:rPr>
          <w:i/>
          <w:sz w:val="22"/>
          <w:szCs w:val="22"/>
          <w:lang w:val="en-GB"/>
        </w:rPr>
        <w:t xml:space="preserve">Marketing Public Relations </w:t>
      </w:r>
      <w:r w:rsidRPr="000D7386">
        <w:rPr>
          <w:sz w:val="22"/>
          <w:szCs w:val="22"/>
          <w:lang w:val="en-GB"/>
        </w:rPr>
        <w:t xml:space="preserve">PT Samudera Perdana dalam Mendukung </w:t>
      </w:r>
      <w:r w:rsidRPr="000D7386">
        <w:rPr>
          <w:i/>
          <w:sz w:val="22"/>
          <w:szCs w:val="22"/>
          <w:lang w:val="en-GB"/>
        </w:rPr>
        <w:t xml:space="preserve">Sales Revenue. </w:t>
      </w:r>
      <w:r w:rsidRPr="000D7386">
        <w:rPr>
          <w:sz w:val="22"/>
          <w:szCs w:val="22"/>
          <w:lang w:val="en-GB"/>
        </w:rPr>
        <w:t xml:space="preserve">Tujuan dalam penelitian ini untuk mengetahui bagaimana strategi </w:t>
      </w:r>
      <w:r w:rsidRPr="000D7386">
        <w:rPr>
          <w:i/>
          <w:sz w:val="22"/>
          <w:szCs w:val="22"/>
          <w:lang w:val="en-GB"/>
        </w:rPr>
        <w:t>marketing public relations</w:t>
      </w:r>
      <w:r w:rsidRPr="000D7386">
        <w:rPr>
          <w:sz w:val="22"/>
          <w:szCs w:val="22"/>
          <w:lang w:val="en-GB"/>
        </w:rPr>
        <w:t xml:space="preserve"> PT Samudera Perdana dalam mendukung </w:t>
      </w:r>
      <w:r w:rsidRPr="000D7386">
        <w:rPr>
          <w:i/>
          <w:sz w:val="22"/>
          <w:szCs w:val="22"/>
          <w:lang w:val="en-GB"/>
        </w:rPr>
        <w:t>sales revenue</w:t>
      </w:r>
      <w:r w:rsidRPr="000D7386">
        <w:rPr>
          <w:sz w:val="22"/>
          <w:szCs w:val="22"/>
          <w:lang w:val="en-GB"/>
        </w:rPr>
        <w:t xml:space="preserve"> di era digitalisasi diterapkan, berikut mengetahui faktor pendukung dan penghambat nya. Metode yang digunakan dalam penelitian ini yaitu penelitian kualitatif dengan teori </w:t>
      </w:r>
      <w:r w:rsidRPr="000D7386">
        <w:rPr>
          <w:i/>
          <w:sz w:val="22"/>
          <w:szCs w:val="22"/>
          <w:lang w:val="en-GB"/>
        </w:rPr>
        <w:t xml:space="preserve">Whalen’s 7 steps strategic planning progress </w:t>
      </w:r>
      <w:r w:rsidRPr="000D7386">
        <w:rPr>
          <w:sz w:val="22"/>
          <w:szCs w:val="22"/>
          <w:lang w:val="en-GB"/>
        </w:rPr>
        <w:t xml:space="preserve">dan </w:t>
      </w:r>
      <w:r w:rsidRPr="000D7386">
        <w:rPr>
          <w:i/>
          <w:sz w:val="22"/>
          <w:szCs w:val="22"/>
          <w:lang w:val="en-GB"/>
        </w:rPr>
        <w:t xml:space="preserve">three ways strategy. </w:t>
      </w:r>
      <w:r w:rsidRPr="000D7386">
        <w:rPr>
          <w:sz w:val="22"/>
          <w:szCs w:val="22"/>
          <w:lang w:val="en-GB"/>
        </w:rPr>
        <w:t xml:space="preserve">Penelitian ini menggunakan teknik pengumpulan data melalui penelusuran berbagai sumber seperti melakukan wawancara, menelaah beberapa jurnal, buku, dokumen atau studi kepustakaan. Teknik analisis data dengan mengumpulkan data yang diperoleh untuk kemudian dianalisis dengan strategi </w:t>
      </w:r>
      <w:r w:rsidRPr="000D7386">
        <w:rPr>
          <w:i/>
          <w:sz w:val="22"/>
          <w:szCs w:val="22"/>
          <w:lang w:val="en-GB"/>
        </w:rPr>
        <w:t>marketing public relations</w:t>
      </w:r>
      <w:r w:rsidRPr="000D7386">
        <w:rPr>
          <w:sz w:val="22"/>
          <w:szCs w:val="22"/>
          <w:lang w:val="en-GB"/>
        </w:rPr>
        <w:t xml:space="preserve"> PT Samudera Perdana maka diperoleh hasil analisa yang menunjukkan adanya perubahan dari konvensional kearah digital yang dapat mendukung </w:t>
      </w:r>
      <w:r w:rsidRPr="000D7386">
        <w:rPr>
          <w:i/>
          <w:sz w:val="22"/>
          <w:szCs w:val="22"/>
          <w:lang w:val="en-GB"/>
        </w:rPr>
        <w:t>sales revenue</w:t>
      </w:r>
      <w:r w:rsidRPr="000D7386">
        <w:rPr>
          <w:sz w:val="22"/>
          <w:szCs w:val="22"/>
          <w:lang w:val="en-GB"/>
        </w:rPr>
        <w:t xml:space="preserve">.  </w:t>
      </w:r>
    </w:p>
    <w:p w14:paraId="53038AB2" w14:textId="77777777" w:rsidR="000D7386" w:rsidRDefault="000D7386">
      <w:pPr>
        <w:ind w:left="0" w:hanging="2"/>
        <w:rPr>
          <w:sz w:val="22"/>
          <w:szCs w:val="22"/>
        </w:rPr>
      </w:pPr>
    </w:p>
    <w:p w14:paraId="164FE657" w14:textId="15A79E72" w:rsidR="00D443B5" w:rsidRDefault="0014316A">
      <w:pPr>
        <w:spacing w:before="120"/>
        <w:ind w:left="0" w:hanging="2"/>
        <w:jc w:val="both"/>
        <w:rPr>
          <w:sz w:val="22"/>
          <w:szCs w:val="22"/>
        </w:rPr>
      </w:pPr>
      <w:r>
        <w:rPr>
          <w:b/>
          <w:sz w:val="22"/>
          <w:szCs w:val="22"/>
        </w:rPr>
        <w:t>Kata Kunci:</w:t>
      </w:r>
      <w:r w:rsidR="004809D4">
        <w:rPr>
          <w:sz w:val="22"/>
          <w:szCs w:val="22"/>
        </w:rPr>
        <w:t xml:space="preserve"> </w:t>
      </w:r>
      <w:r w:rsidR="004809D4" w:rsidRPr="004809D4">
        <w:rPr>
          <w:sz w:val="22"/>
          <w:szCs w:val="22"/>
          <w:lang w:val="en-GB"/>
        </w:rPr>
        <w:t xml:space="preserve">Strategi, </w:t>
      </w:r>
      <w:r w:rsidR="004809D4" w:rsidRPr="004809D4">
        <w:rPr>
          <w:i/>
          <w:sz w:val="22"/>
          <w:szCs w:val="22"/>
          <w:lang w:val="en-GB"/>
        </w:rPr>
        <w:t>Marketing Public Relations,</w:t>
      </w:r>
      <w:r w:rsidR="004809D4" w:rsidRPr="004809D4">
        <w:rPr>
          <w:sz w:val="22"/>
          <w:szCs w:val="22"/>
          <w:lang w:val="en-GB"/>
        </w:rPr>
        <w:t xml:space="preserve"> </w:t>
      </w:r>
      <w:r w:rsidR="004809D4" w:rsidRPr="004809D4">
        <w:rPr>
          <w:i/>
          <w:sz w:val="22"/>
          <w:szCs w:val="22"/>
          <w:lang w:val="en-GB"/>
        </w:rPr>
        <w:t>Sales Revenue,</w:t>
      </w:r>
    </w:p>
    <w:p w14:paraId="124445FD" w14:textId="77777777" w:rsidR="00D443B5" w:rsidRDefault="00D443B5">
      <w:pPr>
        <w:ind w:left="0" w:hanging="2"/>
        <w:jc w:val="center"/>
        <w:rPr>
          <w:color w:val="000000"/>
          <w:sz w:val="22"/>
          <w:szCs w:val="22"/>
        </w:rPr>
      </w:pPr>
    </w:p>
    <w:p w14:paraId="603DBF18" w14:textId="77777777" w:rsidR="00D443B5" w:rsidRDefault="00D443B5">
      <w:pPr>
        <w:ind w:left="0" w:hanging="2"/>
        <w:jc w:val="center"/>
        <w:rPr>
          <w:color w:val="000000"/>
          <w:sz w:val="22"/>
          <w:szCs w:val="22"/>
        </w:rPr>
      </w:pPr>
    </w:p>
    <w:p w14:paraId="3BD8E0CC" w14:textId="77777777" w:rsidR="00D443B5" w:rsidRDefault="00D443B5">
      <w:pPr>
        <w:ind w:left="0" w:hanging="2"/>
        <w:jc w:val="both"/>
        <w:rPr>
          <w:sz w:val="22"/>
          <w:szCs w:val="22"/>
        </w:rPr>
        <w:sectPr w:rsidR="00D443B5">
          <w:headerReference w:type="even" r:id="rId9"/>
          <w:headerReference w:type="default" r:id="rId10"/>
          <w:footerReference w:type="even" r:id="rId11"/>
          <w:footerReference w:type="default" r:id="rId12"/>
          <w:headerReference w:type="first" r:id="rId13"/>
          <w:footerReference w:type="first" r:id="rId14"/>
          <w:pgSz w:w="11907" w:h="16840"/>
          <w:pgMar w:top="1701" w:right="1701" w:bottom="1701" w:left="1701" w:header="1134" w:footer="1134" w:gutter="0"/>
          <w:pgNumType w:start="1"/>
          <w:cols w:space="720"/>
          <w:titlePg/>
        </w:sectPr>
      </w:pPr>
    </w:p>
    <w:p w14:paraId="0A34CD3A" w14:textId="5D5F3FE3" w:rsidR="00D443B5" w:rsidRDefault="0014316A">
      <w:pPr>
        <w:ind w:left="0" w:hanging="2"/>
        <w:jc w:val="both"/>
        <w:rPr>
          <w:b/>
          <w:sz w:val="24"/>
          <w:szCs w:val="24"/>
        </w:rPr>
      </w:pPr>
      <w:r>
        <w:rPr>
          <w:b/>
          <w:sz w:val="24"/>
          <w:szCs w:val="24"/>
        </w:rPr>
        <w:t>PENDAHULUAN</w:t>
      </w:r>
      <w:r w:rsidR="00FA4273">
        <w:rPr>
          <w:b/>
          <w:sz w:val="24"/>
          <w:szCs w:val="24"/>
        </w:rPr>
        <w:t xml:space="preserve"> </w:t>
      </w:r>
    </w:p>
    <w:p w14:paraId="122B8D75" w14:textId="776DCC14" w:rsidR="00FA4273" w:rsidRPr="00FA4273" w:rsidRDefault="00FA4273" w:rsidP="003B4234">
      <w:pPr>
        <w:ind w:leftChars="0" w:left="0" w:firstLineChars="0" w:firstLine="720"/>
        <w:jc w:val="both"/>
        <w:rPr>
          <w:b/>
          <w:bCs/>
          <w:sz w:val="24"/>
          <w:szCs w:val="24"/>
        </w:rPr>
      </w:pPr>
      <w:r w:rsidRPr="00FA4273">
        <w:rPr>
          <w:sz w:val="24"/>
          <w:szCs w:val="24"/>
          <w:lang w:val="en-GB"/>
        </w:rPr>
        <w:t xml:space="preserve">Pada saat ini persaingan dalam dunia bisnis semakin berkembang sangat pesat dan ketat. Perusahaan selalu dituntut untuk selalu memberikan hal-hal baru yang lebih kreatif dan harus siap dalam menghadapi perubahan pasar yang cukup dinamis. Kreativitas dalam menarik </w:t>
      </w:r>
      <w:r w:rsidRPr="00FA4273">
        <w:rPr>
          <w:sz w:val="24"/>
          <w:szCs w:val="24"/>
          <w:lang w:val="en-GB"/>
        </w:rPr>
        <w:t xml:space="preserve">perhatian para konsumen dan mempertahankan pelanggan juga sangat penting. Menurut </w:t>
      </w:r>
      <w:r w:rsidRPr="00FA4273">
        <w:rPr>
          <w:sz w:val="24"/>
          <w:szCs w:val="24"/>
          <w:lang w:val="en-GB"/>
        </w:rPr>
        <w:fldChar w:fldCharType="begin" w:fldLock="1"/>
      </w:r>
      <w:r w:rsidRPr="00FA4273">
        <w:rPr>
          <w:sz w:val="24"/>
          <w:szCs w:val="24"/>
          <w:lang w:val="en-GB"/>
        </w:rPr>
        <w:instrText>ADDIN CSL_CITATION {"citationItems":[{"id":"ITEM-1","itemData":{"author":[{"dropping-particle":"","family":"Assauri","given":"Sofjan","non-dropping-particle":"","parse-names":false,"suffix":""}],"id":"ITEM-1","issued":{"date-parts":[["2014"]]},"publisher":"PT. Raja Grafindo Persada","publisher-place":"Jakarta","title":"Manajemen Pemasaran Dasar, Konsep dan Strategi","type":"book"},"uris":["http://www.mendeley.com/documents/?uuid=7bf83af1-c1ca-4421-bf80-d3b3bec3eaaa"]}],"mendeley":{"formattedCitation":"(Assauri, 2014)","manualFormatting":"(Assauri, 2014:5)","plainTextFormattedCitation":"(Assauri, 2014)","previouslyFormattedCitation":"(Assauri, 2014)"},"properties":{"noteIndex":0},"schema":"https://github.com/citation-style-language/schema/raw/master/csl-citation.json"}</w:instrText>
      </w:r>
      <w:r w:rsidRPr="00FA4273">
        <w:rPr>
          <w:sz w:val="24"/>
          <w:szCs w:val="24"/>
          <w:lang w:val="en-GB"/>
        </w:rPr>
        <w:fldChar w:fldCharType="separate"/>
      </w:r>
      <w:r w:rsidRPr="00FA4273">
        <w:rPr>
          <w:noProof/>
          <w:sz w:val="24"/>
          <w:szCs w:val="24"/>
          <w:lang w:val="en-GB"/>
        </w:rPr>
        <w:t>(Assauri, 2014:5)</w:t>
      </w:r>
      <w:r w:rsidRPr="00FA4273">
        <w:rPr>
          <w:sz w:val="24"/>
          <w:szCs w:val="24"/>
        </w:rPr>
        <w:fldChar w:fldCharType="end"/>
      </w:r>
      <w:r w:rsidRPr="00FA4273">
        <w:rPr>
          <w:sz w:val="24"/>
          <w:szCs w:val="24"/>
          <w:lang w:val="en-GB"/>
        </w:rPr>
        <w:t>, peranan pemasaran semakin penting dan</w:t>
      </w:r>
      <w:r w:rsidR="003B4234">
        <w:rPr>
          <w:sz w:val="24"/>
          <w:szCs w:val="24"/>
          <w:lang w:val="en-GB"/>
        </w:rPr>
        <w:t xml:space="preserve"> </w:t>
      </w:r>
      <w:r w:rsidRPr="00FA4273">
        <w:rPr>
          <w:sz w:val="24"/>
          <w:szCs w:val="24"/>
          <w:lang w:val="en-GB"/>
        </w:rPr>
        <w:t xml:space="preserve">merupakan ujung tombak setiap bisnis. Agar bisa bertahan dalam persaingan yang berkembang pesat dan ketat perusahaan perlu melakukan pemasaran yang efektif </w:t>
      </w:r>
      <w:r w:rsidRPr="00FA4273">
        <w:rPr>
          <w:sz w:val="24"/>
          <w:szCs w:val="24"/>
          <w:lang w:val="en-GB"/>
        </w:rPr>
        <w:lastRenderedPageBreak/>
        <w:t xml:space="preserve">dan </w:t>
      </w:r>
      <w:r w:rsidRPr="00FA4273">
        <w:rPr>
          <w:sz w:val="24"/>
          <w:szCs w:val="24"/>
          <w:lang w:val="id-ID"/>
        </w:rPr>
        <w:t>berusaha</w:t>
      </w:r>
      <w:r w:rsidRPr="00FA4273">
        <w:rPr>
          <w:sz w:val="24"/>
          <w:szCs w:val="24"/>
          <w:lang w:val="en-GB"/>
        </w:rPr>
        <w:t xml:space="preserve"> untuk mempertahankan </w:t>
      </w:r>
      <w:r w:rsidRPr="00FA4273">
        <w:rPr>
          <w:sz w:val="24"/>
          <w:szCs w:val="24"/>
          <w:lang w:val="id-ID"/>
        </w:rPr>
        <w:t>pelanggannya</w:t>
      </w:r>
      <w:r w:rsidRPr="00FA4273">
        <w:rPr>
          <w:sz w:val="24"/>
          <w:szCs w:val="24"/>
          <w:lang w:val="en-GB"/>
        </w:rPr>
        <w:t xml:space="preserve"> agar tidak direbut oleh kompetitor. Keberhasilan dalam berbisnis ditentukan oleh keberhasilan pemasarannya.</w:t>
      </w:r>
    </w:p>
    <w:p w14:paraId="27B3A0B9" w14:textId="77777777" w:rsidR="00EE606B" w:rsidRPr="00EE606B" w:rsidRDefault="00EE606B" w:rsidP="003B4234">
      <w:pPr>
        <w:ind w:leftChars="0" w:left="0" w:firstLineChars="0" w:firstLine="720"/>
        <w:jc w:val="both"/>
        <w:rPr>
          <w:sz w:val="24"/>
          <w:szCs w:val="24"/>
          <w:lang w:val="en-GB"/>
        </w:rPr>
      </w:pPr>
      <w:r w:rsidRPr="00EE606B">
        <w:rPr>
          <w:sz w:val="24"/>
          <w:szCs w:val="24"/>
          <w:lang w:val="en-GB"/>
        </w:rPr>
        <w:t>Era digital adalah suatu zaman dimana semua kegiatan yang mendukung kehidupan telah dipermudah dengan adanya teknologi. Perkembangan teknologi yang terus berkembang pesat membuat aktivitas untuk berkomunikasi tidak lagi terbatas ruang dan waktu. Hadirnya era digital ini pun melahirkan media baru bernama internet, dimana media ini memudahkan masyarakat untuk mencari beragam informasi dan hiburan yang dibutuhkan dalam kehidupan sehari-hari. Meningkatnya penggunaan internet dan berbagai kemudahan yang ditawarkan oleh teknologi media baru ini membuat banyak bisnis individu ataupun perusahaan untuk bertransformasi secara digital.</w:t>
      </w:r>
    </w:p>
    <w:p w14:paraId="3129A662" w14:textId="77777777" w:rsidR="00EE606B" w:rsidRPr="00EE606B" w:rsidRDefault="00EE606B" w:rsidP="003B4234">
      <w:pPr>
        <w:ind w:leftChars="0" w:left="0" w:firstLineChars="0" w:firstLine="720"/>
        <w:jc w:val="both"/>
        <w:rPr>
          <w:sz w:val="24"/>
          <w:szCs w:val="24"/>
          <w:lang w:val="en-GB"/>
        </w:rPr>
      </w:pPr>
      <w:r w:rsidRPr="00EE606B">
        <w:rPr>
          <w:sz w:val="24"/>
          <w:szCs w:val="24"/>
          <w:lang w:val="en-GB"/>
        </w:rPr>
        <w:t xml:space="preserve">Kemajuan globalisasi ini telah memperluas fungsi </w:t>
      </w:r>
      <w:r w:rsidRPr="00EE606B">
        <w:rPr>
          <w:i/>
          <w:iCs/>
          <w:sz w:val="24"/>
          <w:szCs w:val="24"/>
          <w:lang w:val="en-GB"/>
        </w:rPr>
        <w:t>public relations</w:t>
      </w:r>
      <w:r w:rsidRPr="00EE606B">
        <w:rPr>
          <w:sz w:val="24"/>
          <w:szCs w:val="24"/>
          <w:lang w:val="en-GB"/>
        </w:rPr>
        <w:t xml:space="preserve">, tak hanya menjaga citra perusahaan, melainkan menjadi jembatan komunikasi antara perusahaan kepada </w:t>
      </w:r>
      <w:r w:rsidRPr="00EE606B">
        <w:rPr>
          <w:i/>
          <w:iCs/>
          <w:sz w:val="24"/>
          <w:szCs w:val="24"/>
          <w:lang w:val="en-GB"/>
        </w:rPr>
        <w:t>stakeholder</w:t>
      </w:r>
      <w:r w:rsidRPr="00EE606B">
        <w:rPr>
          <w:sz w:val="24"/>
          <w:szCs w:val="24"/>
          <w:lang w:val="en-GB"/>
        </w:rPr>
        <w:t xml:space="preserve">-nya. Untuk sekarang ini, dengan kekuatan komunikasi yang lebih efektif, </w:t>
      </w:r>
      <w:r w:rsidRPr="00EE606B">
        <w:rPr>
          <w:i/>
          <w:iCs/>
          <w:sz w:val="24"/>
          <w:szCs w:val="24"/>
          <w:lang w:val="en-GB"/>
        </w:rPr>
        <w:t>public relations</w:t>
      </w:r>
      <w:r w:rsidRPr="00EE606B">
        <w:rPr>
          <w:sz w:val="24"/>
          <w:szCs w:val="24"/>
          <w:lang w:val="en-GB"/>
        </w:rPr>
        <w:t xml:space="preserve"> juga berpartisipasi mengambil peran dan kegiatan pemasaran pada perusahaan. Penerapan </w:t>
      </w:r>
      <w:r w:rsidRPr="00EE606B">
        <w:rPr>
          <w:i/>
          <w:iCs/>
          <w:sz w:val="24"/>
          <w:szCs w:val="24"/>
          <w:lang w:val="en-GB"/>
        </w:rPr>
        <w:t>public relations</w:t>
      </w:r>
      <w:r w:rsidRPr="00EE606B">
        <w:rPr>
          <w:sz w:val="24"/>
          <w:szCs w:val="24"/>
          <w:lang w:val="en-GB"/>
        </w:rPr>
        <w:t xml:space="preserve"> yang menunjang tujuan pemasaran adalah </w:t>
      </w:r>
      <w:r w:rsidRPr="00EE606B">
        <w:rPr>
          <w:i/>
          <w:iCs/>
          <w:sz w:val="24"/>
          <w:szCs w:val="24"/>
          <w:lang w:val="en-GB"/>
        </w:rPr>
        <w:t>Marketing Public Relations</w:t>
      </w:r>
      <w:r w:rsidRPr="00EE606B">
        <w:rPr>
          <w:sz w:val="24"/>
          <w:szCs w:val="24"/>
          <w:lang w:val="en-GB"/>
        </w:rPr>
        <w:t xml:space="preserve">. Ruslan menyatakan dalam </w:t>
      </w:r>
      <w:r w:rsidRPr="00EE606B">
        <w:rPr>
          <w:sz w:val="24"/>
          <w:szCs w:val="24"/>
          <w:lang w:val="en-GB"/>
        </w:rPr>
        <w:fldChar w:fldCharType="begin" w:fldLock="1"/>
      </w:r>
      <w:r w:rsidRPr="00EE606B">
        <w:rPr>
          <w:sz w:val="24"/>
          <w:szCs w:val="24"/>
          <w:lang w:val="en-GB"/>
        </w:rPr>
        <w:instrText>ADDIN CSL_CITATION {"citationItems":[{"id":"ITEM-1","itemData":{"author":[{"dropping-particle":"","family":"Santoso","given":"Prasetya Yoga","non-dropping-particle":"","parse-names":false,"suffix":""},{"dropping-particle":"","family":"Riskiyanti","given":"Triana","non-dropping-particle":"","parse-names":false,"suffix":""}],"container-title":"WACANA: Jurnal Ilmiah Ilmu Komunikasi","id":"ITEM-1","issue":"2","issued":{"date-parts":[["2014"]]},"page":"130-154","title":"Strategi Marketing Public Relations Dalam Melaksanakan Special Event Program Paket Close User Group (Cug) Pt. Indosat Tbk","type":"article-journal","volume":"XIII"},"uris":["http://www.mendeley.com/documents/?uuid=4ea0beb8-4ddd-485e-bc4b-268c1cb3da43"]}],"mendeley":{"formattedCitation":"(Santoso &amp; Riskiyanti, 2014)","manualFormatting":"(Santoso &amp; Riskiyanti, 2014:133)","plainTextFormattedCitation":"(Santoso &amp; Riskiyanti, 2014)","previouslyFormattedCitation":"(Santoso &amp; Riskiyanti, 2014)"},"properties":{"noteIndex":0},"schema":"https://github.com/citation-style-language/schema/raw/master/csl-citation.json"}</w:instrText>
      </w:r>
      <w:r w:rsidRPr="00EE606B">
        <w:rPr>
          <w:sz w:val="24"/>
          <w:szCs w:val="24"/>
          <w:lang w:val="en-GB"/>
        </w:rPr>
        <w:fldChar w:fldCharType="separate"/>
      </w:r>
      <w:r w:rsidRPr="00EE606B">
        <w:rPr>
          <w:noProof/>
          <w:sz w:val="24"/>
          <w:szCs w:val="24"/>
          <w:lang w:val="en-GB"/>
        </w:rPr>
        <w:t>(Santoso &amp; Riskiyanti, 2014:133)</w:t>
      </w:r>
      <w:r w:rsidRPr="00EE606B">
        <w:rPr>
          <w:sz w:val="24"/>
          <w:szCs w:val="24"/>
        </w:rPr>
        <w:fldChar w:fldCharType="end"/>
      </w:r>
      <w:r w:rsidRPr="00EE606B">
        <w:rPr>
          <w:sz w:val="24"/>
          <w:szCs w:val="24"/>
          <w:lang w:val="en-GB"/>
        </w:rPr>
        <w:t xml:space="preserve"> </w:t>
      </w:r>
      <w:r w:rsidRPr="00EE606B">
        <w:rPr>
          <w:i/>
          <w:iCs/>
          <w:sz w:val="24"/>
          <w:szCs w:val="24"/>
          <w:lang w:val="en-GB"/>
        </w:rPr>
        <w:t xml:space="preserve">Marketing Public Relations </w:t>
      </w:r>
      <w:r w:rsidRPr="00EE606B">
        <w:rPr>
          <w:sz w:val="24"/>
          <w:szCs w:val="24"/>
          <w:lang w:val="en-GB"/>
        </w:rPr>
        <w:t xml:space="preserve">merupakan proses perencanaan dan pengevaluasian program-program yang mendorong pembelian dan kepuasan para konsumen melalui komunikasi mengenai informasi yang dapat dipercaya dan melalui kesan-kesan yang menghubungkan perusahaan dan produknya sesuai dengan kebutuhan, keinginan, perhatian dan kepentingan para konsumen. </w:t>
      </w:r>
    </w:p>
    <w:p w14:paraId="25E0DAE4" w14:textId="77777777" w:rsidR="00EE606B" w:rsidRPr="00EE606B" w:rsidRDefault="00EE606B" w:rsidP="003B4234">
      <w:pPr>
        <w:ind w:leftChars="0" w:left="0" w:firstLineChars="0" w:firstLine="720"/>
        <w:jc w:val="both"/>
        <w:rPr>
          <w:sz w:val="24"/>
          <w:szCs w:val="24"/>
          <w:lang w:val="en-GB"/>
        </w:rPr>
      </w:pPr>
      <w:r w:rsidRPr="00EE606B">
        <w:rPr>
          <w:sz w:val="24"/>
          <w:szCs w:val="24"/>
          <w:lang w:val="en-GB"/>
        </w:rPr>
        <w:t xml:space="preserve">Penekanan </w:t>
      </w:r>
      <w:r w:rsidRPr="00EE606B">
        <w:rPr>
          <w:i/>
          <w:iCs/>
          <w:sz w:val="24"/>
          <w:szCs w:val="24"/>
          <w:lang w:val="en-GB"/>
        </w:rPr>
        <w:t>marketing public relations</w:t>
      </w:r>
      <w:r w:rsidRPr="00EE606B">
        <w:rPr>
          <w:sz w:val="24"/>
          <w:szCs w:val="24"/>
          <w:lang w:val="en-GB"/>
        </w:rPr>
        <w:t xml:space="preserve"> bukan pada konsep penjualan keras (periklanan), tetapi dengan mengelola komunikasi perusahaan secara edukatif dan informatif atas produk atau jasa yang diberikan. Pengaruh dari kegiatan </w:t>
      </w:r>
      <w:r w:rsidRPr="00EE606B">
        <w:rPr>
          <w:i/>
          <w:iCs/>
          <w:sz w:val="24"/>
          <w:szCs w:val="24"/>
          <w:lang w:val="en-GB"/>
        </w:rPr>
        <w:t>marketing public relations</w:t>
      </w:r>
      <w:r w:rsidRPr="00EE606B">
        <w:rPr>
          <w:sz w:val="24"/>
          <w:szCs w:val="24"/>
          <w:lang w:val="en-GB"/>
        </w:rPr>
        <w:t xml:space="preserve"> lebih kuat karena pesan yang disampaikan akan diingat oleh publik/konsumen lebih lama (</w:t>
      </w:r>
      <w:r w:rsidRPr="00EE606B">
        <w:rPr>
          <w:i/>
          <w:iCs/>
          <w:sz w:val="24"/>
          <w:szCs w:val="24"/>
          <w:lang w:val="en-GB"/>
        </w:rPr>
        <w:t>brand awarenes</w:t>
      </w:r>
      <w:r w:rsidRPr="00EE606B">
        <w:rPr>
          <w:sz w:val="24"/>
          <w:szCs w:val="24"/>
          <w:lang w:val="en-GB"/>
        </w:rPr>
        <w:t xml:space="preserve">s) dan pada akhirnya menumbuhkan kepercayaan pada perusahaan serta memotivasi publik/konsumen untuk menggunakan produk/jasa perusahaan. </w:t>
      </w:r>
      <w:r w:rsidRPr="00EE606B">
        <w:rPr>
          <w:sz w:val="24"/>
          <w:szCs w:val="24"/>
          <w:lang w:val="en-GB"/>
        </w:rPr>
        <w:fldChar w:fldCharType="begin" w:fldLock="1"/>
      </w:r>
      <w:r w:rsidRPr="00EE606B">
        <w:rPr>
          <w:sz w:val="24"/>
          <w:szCs w:val="24"/>
          <w:lang w:val="en-GB"/>
        </w:rPr>
        <w:instrText>ADDIN CSL_CITATION {"citationItems":[{"id":"ITEM-1","itemData":{"author":[{"dropping-particle":"","family":"Abadi","given":"Saka","non-dropping-particle":"","parse-names":false,"suffix":""}],"id":"ITEM-1","issued":{"date-parts":[["1994"]]},"publisher":"Lembaga Management Feui","publisher-place":"Jakarta","title":"Marketing Public Relations Upaya Memenangkan Persaingan","type":"book"},"uris":["http://www.mendeley.com/documents/?uuid=f40b490d-8fb6-44b4-a433-38cf454bba23"]}],"mendeley":{"formattedCitation":"(Abadi, 1994)","manualFormatting":"(Abadi, 1994:46)","plainTextFormattedCitation":"(Abadi, 1994)","previouslyFormattedCitation":"(Abadi, 1994)"},"properties":{"noteIndex":0},"schema":"https://github.com/citation-style-language/schema/raw/master/csl-citation.json"}</w:instrText>
      </w:r>
      <w:r w:rsidRPr="00EE606B">
        <w:rPr>
          <w:sz w:val="24"/>
          <w:szCs w:val="24"/>
          <w:lang w:val="en-GB"/>
        </w:rPr>
        <w:fldChar w:fldCharType="separate"/>
      </w:r>
      <w:r w:rsidRPr="00EE606B">
        <w:rPr>
          <w:noProof/>
          <w:sz w:val="24"/>
          <w:szCs w:val="24"/>
          <w:lang w:val="en-GB"/>
        </w:rPr>
        <w:t>(Abadi, 1994:46)</w:t>
      </w:r>
      <w:r w:rsidRPr="00EE606B">
        <w:rPr>
          <w:sz w:val="24"/>
          <w:szCs w:val="24"/>
        </w:rPr>
        <w:fldChar w:fldCharType="end"/>
      </w:r>
      <w:r w:rsidRPr="00EE606B">
        <w:rPr>
          <w:sz w:val="24"/>
          <w:szCs w:val="24"/>
          <w:lang w:val="en-GB"/>
        </w:rPr>
        <w:t xml:space="preserve"> menyatakan bahwa </w:t>
      </w:r>
      <w:r w:rsidRPr="00EE606B">
        <w:rPr>
          <w:i/>
          <w:iCs/>
          <w:sz w:val="24"/>
          <w:szCs w:val="24"/>
          <w:lang w:val="en-GB"/>
        </w:rPr>
        <w:t>marketing public relations</w:t>
      </w:r>
      <w:r w:rsidRPr="00EE606B">
        <w:rPr>
          <w:sz w:val="24"/>
          <w:szCs w:val="24"/>
          <w:lang w:val="en-GB"/>
        </w:rPr>
        <w:t xml:space="preserve"> memberikan pemaknaan pada aspek manajemen dari pemasaran dengan memperlihatkan kesejahteraan konsumen.</w:t>
      </w:r>
    </w:p>
    <w:p w14:paraId="3E3A15C6" w14:textId="77777777" w:rsidR="00EE606B" w:rsidRPr="00EE606B" w:rsidRDefault="00EE606B" w:rsidP="003B4234">
      <w:pPr>
        <w:ind w:leftChars="0" w:left="0" w:firstLineChars="0" w:firstLine="720"/>
        <w:jc w:val="both"/>
        <w:rPr>
          <w:sz w:val="24"/>
          <w:szCs w:val="24"/>
          <w:lang w:val="en-GB"/>
        </w:rPr>
      </w:pPr>
      <w:r w:rsidRPr="00EE606B">
        <w:rPr>
          <w:sz w:val="24"/>
          <w:szCs w:val="24"/>
          <w:lang w:val="en-GB"/>
        </w:rPr>
        <w:t>Perkembangan teknologi internet telah merubah cara manusia melakukan interaksi komunikasi pemasaran yang sebelumnya konvensional/</w:t>
      </w:r>
      <w:r w:rsidRPr="00EE606B">
        <w:rPr>
          <w:i/>
          <w:iCs/>
          <w:sz w:val="24"/>
          <w:szCs w:val="24"/>
          <w:lang w:val="en-GB"/>
        </w:rPr>
        <w:t>face to face</w:t>
      </w:r>
      <w:r w:rsidRPr="00EE606B">
        <w:rPr>
          <w:sz w:val="24"/>
          <w:szCs w:val="24"/>
          <w:lang w:val="en-GB"/>
        </w:rPr>
        <w:t xml:space="preserve"> menjadi pemasaran digital/</w:t>
      </w:r>
      <w:r w:rsidRPr="00EE606B">
        <w:rPr>
          <w:i/>
          <w:iCs/>
          <w:sz w:val="24"/>
          <w:szCs w:val="24"/>
          <w:lang w:val="en-GB"/>
        </w:rPr>
        <w:t>screen to face</w:t>
      </w:r>
      <w:r w:rsidRPr="00EE606B">
        <w:rPr>
          <w:sz w:val="24"/>
          <w:szCs w:val="24"/>
          <w:lang w:val="en-GB"/>
        </w:rPr>
        <w:t>. Sebuah pemasaran produk atau jasa yang diberikan oleh bisnis individu ataupun perusahaan baik secara konvensional maupun digital, pastinya diperlukan adanya suatu strategi komunikasi pemasaran/</w:t>
      </w:r>
      <w:r w:rsidRPr="00EE606B">
        <w:rPr>
          <w:i/>
          <w:iCs/>
          <w:sz w:val="24"/>
          <w:szCs w:val="24"/>
          <w:lang w:val="en-GB"/>
        </w:rPr>
        <w:t xml:space="preserve">marketing communication </w:t>
      </w:r>
      <w:r w:rsidRPr="00EE606B">
        <w:rPr>
          <w:sz w:val="24"/>
          <w:szCs w:val="24"/>
          <w:lang w:val="en-GB"/>
        </w:rPr>
        <w:t>yang spesifik agar terhindar dari kerugian promosi yang tidak efektif. Adapun persaingan yang sangat ketat menjadi pertimbangan beraneka ragam bisnis kecil hingga bisnis besar, perusahaan tersebut memanfaatkan perkembangan teknologi ini untuk memajukan usahanya. Penggunaan strategi komunikasi pemasaran/</w:t>
      </w:r>
      <w:r w:rsidRPr="00EE606B">
        <w:rPr>
          <w:i/>
          <w:iCs/>
          <w:sz w:val="24"/>
          <w:szCs w:val="24"/>
          <w:lang w:val="en-GB"/>
        </w:rPr>
        <w:t xml:space="preserve">marketing communication </w:t>
      </w:r>
      <w:r w:rsidRPr="00EE606B">
        <w:rPr>
          <w:sz w:val="24"/>
          <w:szCs w:val="24"/>
          <w:lang w:val="en-GB"/>
        </w:rPr>
        <w:t>dan media yang cermat dapat membantu suatu bisnis untuk menggapai pasar yang dituju dan mendukung peningkatan pendapatan/</w:t>
      </w:r>
      <w:r w:rsidRPr="00EE606B">
        <w:rPr>
          <w:i/>
          <w:iCs/>
          <w:sz w:val="24"/>
          <w:szCs w:val="24"/>
          <w:lang w:val="en-GB"/>
        </w:rPr>
        <w:t>sales revenue.</w:t>
      </w:r>
    </w:p>
    <w:p w14:paraId="2CEE83F0" w14:textId="77777777" w:rsidR="00EE606B" w:rsidRPr="00EE606B" w:rsidRDefault="00EE606B" w:rsidP="003B4234">
      <w:pPr>
        <w:ind w:leftChars="0" w:left="0" w:firstLineChars="0" w:firstLine="720"/>
        <w:jc w:val="both"/>
        <w:rPr>
          <w:sz w:val="24"/>
          <w:szCs w:val="24"/>
          <w:lang w:val="en-GB"/>
        </w:rPr>
      </w:pPr>
      <w:r w:rsidRPr="00EE606B">
        <w:rPr>
          <w:sz w:val="24"/>
          <w:szCs w:val="24"/>
          <w:lang w:val="en-GB"/>
        </w:rPr>
        <w:t xml:space="preserve">Dalam ruang lingkup bisnis, strategi harus diimplementasikan agar pemberdayaan sumber daya yang dimiliki mampu mendukung performa perusahaan yang pada akhirnya dapat memperoleh keuntungan. </w:t>
      </w:r>
    </w:p>
    <w:p w14:paraId="55484F09" w14:textId="77777777" w:rsidR="00EE606B" w:rsidRPr="00EE606B" w:rsidRDefault="00EE606B" w:rsidP="003B4234">
      <w:pPr>
        <w:ind w:leftChars="0" w:left="0" w:firstLineChars="0" w:firstLine="720"/>
        <w:jc w:val="both"/>
        <w:rPr>
          <w:sz w:val="24"/>
          <w:szCs w:val="24"/>
          <w:lang w:val="en-GB"/>
        </w:rPr>
      </w:pPr>
      <w:r w:rsidRPr="00EE606B">
        <w:rPr>
          <w:sz w:val="24"/>
          <w:szCs w:val="24"/>
          <w:lang w:val="en-GB"/>
        </w:rPr>
        <w:lastRenderedPageBreak/>
        <w:t xml:space="preserve">Cravens dalam </w:t>
      </w:r>
      <w:r w:rsidRPr="00EE606B">
        <w:rPr>
          <w:sz w:val="24"/>
          <w:szCs w:val="24"/>
          <w:lang w:val="en-GB"/>
        </w:rPr>
        <w:fldChar w:fldCharType="begin" w:fldLock="1"/>
      </w:r>
      <w:r w:rsidRPr="00EE606B">
        <w:rPr>
          <w:sz w:val="24"/>
          <w:szCs w:val="24"/>
          <w:lang w:val="en-GB"/>
        </w:rPr>
        <w:instrText>ADDIN CSL_CITATION {"citationItems":[{"id":"ITEM-1","itemData":{"author":[{"dropping-particle":"","family":"Purnama","given":"Lingga","non-dropping-particle":"","parse-names":false,"suffix":""}],"id":"ITEM-1","issued":{"date-parts":[["2004"]]},"publisher":"Gramedia","publisher-place":"Jakarta","title":"Strategic Marketing Plan: panduan lengkap dan praktis menyusun rencana pemasaran yang strategis dan efektif","type":"book"},"uris":["http://www.mendeley.com/documents/?uuid=34217b25-be22-41e4-86cd-bdb1dc578f0c"]}],"mendeley":{"formattedCitation":"(Purnama, 2004)","plainTextFormattedCitation":"(Purnama, 2004)","previouslyFormattedCitation":"(Purnama, 2004)"},"properties":{"noteIndex":0},"schema":"https://github.com/citation-style-language/schema/raw/master/csl-citation.json"}</w:instrText>
      </w:r>
      <w:r w:rsidRPr="00EE606B">
        <w:rPr>
          <w:sz w:val="24"/>
          <w:szCs w:val="24"/>
          <w:lang w:val="en-GB"/>
        </w:rPr>
        <w:fldChar w:fldCharType="separate"/>
      </w:r>
      <w:r w:rsidRPr="00EE606B">
        <w:rPr>
          <w:noProof/>
          <w:sz w:val="24"/>
          <w:szCs w:val="24"/>
          <w:lang w:val="en-GB"/>
        </w:rPr>
        <w:t>(Purnama, 2004)</w:t>
      </w:r>
      <w:r w:rsidRPr="00EE606B">
        <w:rPr>
          <w:sz w:val="24"/>
          <w:szCs w:val="24"/>
          <w:lang w:val="en-GB"/>
        </w:rPr>
        <w:fldChar w:fldCharType="end"/>
      </w:r>
      <w:r w:rsidRPr="00EE606B">
        <w:rPr>
          <w:sz w:val="24"/>
          <w:szCs w:val="24"/>
          <w:lang w:val="en-GB"/>
        </w:rPr>
        <w:t xml:space="preserve">, mendefinisikan “strategi marketing sebagai analisis strategi pengembangan dan pelaksanaan kegiatan dalam strategi penentuan pasar sasaran bagi produk pada tiap unit bisnis, penetapan tujuan marketing, dan pengembangan, pelaksanaan serta pengelolaan strategi program </w:t>
      </w:r>
      <w:r w:rsidRPr="00EE606B">
        <w:rPr>
          <w:i/>
          <w:iCs/>
          <w:sz w:val="24"/>
          <w:szCs w:val="24"/>
          <w:lang w:val="en-GB"/>
        </w:rPr>
        <w:t>marketing</w:t>
      </w:r>
      <w:r w:rsidRPr="00EE606B">
        <w:rPr>
          <w:sz w:val="24"/>
          <w:szCs w:val="24"/>
          <w:lang w:val="en-GB"/>
        </w:rPr>
        <w:t xml:space="preserve">, penentuan posisi pasar, yang dirancang untuk memenuhi keinginan </w:t>
      </w:r>
      <w:r w:rsidRPr="00EE606B">
        <w:rPr>
          <w:i/>
          <w:iCs/>
          <w:sz w:val="24"/>
          <w:szCs w:val="24"/>
          <w:lang w:val="en-GB"/>
        </w:rPr>
        <w:t>customer</w:t>
      </w:r>
      <w:r w:rsidRPr="00EE606B">
        <w:rPr>
          <w:sz w:val="24"/>
          <w:szCs w:val="24"/>
          <w:lang w:val="en-GB"/>
        </w:rPr>
        <w:t xml:space="preserve"> pasar sasaran”. Tujuan dari perencanaan kegiatan strategi komunikasi pemasaran adalah untuk membentuk dan menyempurnakan kinerja dan produk agar dapat menunjang keuntungan dan perkembangan perusahaan.</w:t>
      </w:r>
    </w:p>
    <w:p w14:paraId="2A22CAD2" w14:textId="4B7B3E28" w:rsidR="00FA4273" w:rsidRPr="00EE606B" w:rsidRDefault="00EE606B" w:rsidP="003B4234">
      <w:pPr>
        <w:ind w:leftChars="0" w:left="0" w:firstLineChars="0" w:firstLine="720"/>
        <w:jc w:val="both"/>
        <w:rPr>
          <w:sz w:val="24"/>
          <w:szCs w:val="24"/>
          <w:lang w:val="en-GB"/>
        </w:rPr>
      </w:pPr>
      <w:r w:rsidRPr="00EE606B">
        <w:rPr>
          <w:sz w:val="24"/>
          <w:szCs w:val="24"/>
          <w:lang w:val="en-GB"/>
        </w:rPr>
        <w:t xml:space="preserve">Salah satu media </w:t>
      </w:r>
      <w:r w:rsidRPr="00EE606B">
        <w:rPr>
          <w:i/>
          <w:iCs/>
          <w:sz w:val="24"/>
          <w:szCs w:val="24"/>
          <w:lang w:val="en-GB"/>
        </w:rPr>
        <w:t>marketing communication</w:t>
      </w:r>
      <w:r w:rsidRPr="00EE606B">
        <w:rPr>
          <w:sz w:val="24"/>
          <w:szCs w:val="24"/>
          <w:lang w:val="en-GB"/>
        </w:rPr>
        <w:t xml:space="preserve"> yang sedang digemari oleh seluruh masyarakat untuk mendukung berbagai aktivitas yang mereka lakukan adalah pemasaran digital/</w:t>
      </w:r>
      <w:r w:rsidRPr="00EE606B">
        <w:rPr>
          <w:i/>
          <w:iCs/>
          <w:sz w:val="24"/>
          <w:szCs w:val="24"/>
          <w:lang w:val="en-GB"/>
        </w:rPr>
        <w:t>digital marketing</w:t>
      </w:r>
      <w:r w:rsidRPr="00EE606B">
        <w:rPr>
          <w:sz w:val="24"/>
          <w:szCs w:val="24"/>
          <w:lang w:val="en-GB"/>
        </w:rPr>
        <w:t xml:space="preserve">. Perlahan-lahan model komunikasi pemasaran konvensional mulai tergantikan dengan komunikasi pemasaran </w:t>
      </w:r>
      <w:r w:rsidRPr="00EE606B">
        <w:rPr>
          <w:i/>
          <w:iCs/>
          <w:sz w:val="24"/>
          <w:szCs w:val="24"/>
          <w:lang w:val="en-GB"/>
        </w:rPr>
        <w:t>digital marketing</w:t>
      </w:r>
      <w:r w:rsidRPr="00EE606B">
        <w:rPr>
          <w:sz w:val="24"/>
          <w:szCs w:val="24"/>
          <w:lang w:val="en-GB"/>
        </w:rPr>
        <w:t xml:space="preserve"> yang mempermudah komunikasi dan transaksi dapat dilakukan setiap waktu/</w:t>
      </w:r>
      <w:r w:rsidRPr="00EE606B">
        <w:rPr>
          <w:i/>
          <w:iCs/>
          <w:sz w:val="24"/>
          <w:szCs w:val="24"/>
          <w:lang w:val="en-GB"/>
        </w:rPr>
        <w:t xml:space="preserve">real time </w:t>
      </w:r>
      <w:r w:rsidRPr="00EE606B">
        <w:rPr>
          <w:sz w:val="24"/>
          <w:szCs w:val="24"/>
          <w:lang w:val="en-GB"/>
        </w:rPr>
        <w:t>serta bisnis pun bisa mengglobal</w:t>
      </w:r>
      <w:r>
        <w:rPr>
          <w:sz w:val="24"/>
          <w:szCs w:val="24"/>
          <w:lang w:val="en-GB"/>
        </w:rPr>
        <w:t>.</w:t>
      </w:r>
    </w:p>
    <w:p w14:paraId="231EA61A" w14:textId="77777777" w:rsidR="00EE606B" w:rsidRPr="00EE606B" w:rsidRDefault="00EE606B" w:rsidP="003B4234">
      <w:pPr>
        <w:ind w:leftChars="0" w:left="0" w:firstLineChars="0" w:firstLine="720"/>
        <w:jc w:val="both"/>
        <w:rPr>
          <w:sz w:val="24"/>
          <w:szCs w:val="24"/>
          <w:lang w:val="en-GB"/>
        </w:rPr>
      </w:pPr>
      <w:r w:rsidRPr="00EE606B">
        <w:rPr>
          <w:sz w:val="24"/>
          <w:szCs w:val="24"/>
          <w:lang w:val="en-GB"/>
        </w:rPr>
        <w:t xml:space="preserve">Berdasarkan hasil kunjungan dan survei yang dilakukan oleh peneliti, Anggi A.P yang diketahui sebagai </w:t>
      </w:r>
      <w:r w:rsidRPr="00EE606B">
        <w:rPr>
          <w:i/>
          <w:iCs/>
          <w:sz w:val="24"/>
          <w:szCs w:val="24"/>
          <w:lang w:val="en-GB"/>
        </w:rPr>
        <w:t xml:space="preserve">Manager Marketing </w:t>
      </w:r>
      <w:r w:rsidRPr="00EE606B">
        <w:rPr>
          <w:sz w:val="24"/>
          <w:szCs w:val="24"/>
          <w:lang w:val="en-GB"/>
        </w:rPr>
        <w:t>di perusahaan PT Samudera Perdana menyatakan bahwa, PT Perusahaan Angkutan Darat Samudera Perdana adalah perusahaan yang bergerak sebagai penunjang kegiatan logistik, yaitu pengelolaan angkutan darat khususnya pengelolaan jenis armada truk yang tersebar di berbagai wilayah di Indonesia. PT Samudera Perdana berdiri pada tahun 1975 dan merupakan anak perusahaan Samudera Indonesia yang berada dibawah lini bisnis Samudera Logistik.</w:t>
      </w:r>
    </w:p>
    <w:p w14:paraId="0FD51DD0" w14:textId="1F706291" w:rsidR="00D443B5" w:rsidRPr="00EE606B" w:rsidRDefault="005A54DA" w:rsidP="003B4234">
      <w:pPr>
        <w:ind w:leftChars="0" w:left="0" w:firstLineChars="0" w:firstLine="720"/>
        <w:jc w:val="both"/>
        <w:rPr>
          <w:sz w:val="24"/>
          <w:szCs w:val="24"/>
          <w:lang w:val="en-GB"/>
        </w:rPr>
      </w:pPr>
      <w:r w:rsidRPr="005A54DA">
        <w:rPr>
          <w:sz w:val="24"/>
          <w:szCs w:val="24"/>
          <w:lang w:val="en-GB"/>
        </w:rPr>
        <w:t xml:space="preserve">Konsep dan perencanaan tertentu ditingkat strategi adalah faktor kunci keberhasilan. Strategi adalah </w:t>
      </w:r>
      <w:r w:rsidRPr="005A54DA">
        <w:rPr>
          <w:sz w:val="24"/>
          <w:szCs w:val="24"/>
          <w:lang w:val="en-GB"/>
        </w:rPr>
        <w:t xml:space="preserve">sarana/tindakan bersifat </w:t>
      </w:r>
      <w:r w:rsidRPr="005A54DA">
        <w:rPr>
          <w:i/>
          <w:iCs/>
          <w:sz w:val="24"/>
          <w:szCs w:val="24"/>
          <w:lang w:val="en-GB"/>
        </w:rPr>
        <w:t xml:space="preserve">incremental </w:t>
      </w:r>
      <w:r w:rsidRPr="005A54DA">
        <w:rPr>
          <w:sz w:val="24"/>
          <w:szCs w:val="24"/>
          <w:lang w:val="en-GB"/>
        </w:rPr>
        <w:t xml:space="preserve">(senantiasa meningkat) dan terus-menerus yang digunakan suatu perusahaan untuk mengikat semua bagian perusahan menjadi satu dan mampu mencapai tujuan akhir. Jauch dan Glueck dalam </w:t>
      </w:r>
      <w:r w:rsidRPr="005A54DA">
        <w:rPr>
          <w:sz w:val="24"/>
          <w:szCs w:val="24"/>
          <w:lang w:val="en-GB"/>
        </w:rPr>
        <w:fldChar w:fldCharType="begin" w:fldLock="1"/>
      </w:r>
      <w:r w:rsidRPr="005A54DA">
        <w:rPr>
          <w:sz w:val="24"/>
          <w:szCs w:val="24"/>
          <w:lang w:val="en-GB"/>
        </w:rPr>
        <w:instrText>ADDIN CSL_CITATION {"citationItems":[{"id":"ITEM-1","itemData":{"abstract":"Pengelolaan sekolah semakin penting dan menuntut perhatian yang sungguh-sungguh dari semua pihak yang terkait. Kurikulum, sarana prasarana, tenaga pengajar dan komponen lain belum menjamin tercapainya peningkatan mutu, jika komponen tersebut tidak dikelola dengan baik. Oleh karena itu, diperlukan seorang manejer atau pemimpin yang berkualitas yang dapat menciptakan suatu kondisi sehingga semua komponen saling terkait dan dapat bekerja sama dengan baik untuk mencapai tujuan sekolah. Dua aspek penting dari kegiatan pendidikan yang perlu diperhatikan oleh administrasi/manajemen ialah aspek tujuan pendidikan (nasional, instituasi onal dan instruksional) dan segi komponen atau faktor-faktor yang mendukung keberhasilan menyelenggarakan pendidikan untuk mencapai tujuan-tujuan lembaga yang telah ditetapkan. Berdasarkan dua aspek itu perlu diatur atau dibuat strategi manajemen/administrasi melalui proses-prosesnya yang diperlukan agar tujuan nasional, institusional, dan instruksional dapat dicapai secara efektif dan efesien.","author":[{"dropping-particle":"","family":"Budio","given":"Sesra","non-dropping-particle":"","parse-names":false,"suffix":""}],"container-title":"JURNAL MENATA","id":"ITEM-1","issue":"2","issued":{"date-parts":[["2019"]]},"page":"56-72","title":"STRATEGI MANAJEMEN SEKOLAH","type":"article-journal","volume":"2"},"uris":["http://www.mendeley.com/documents/?uuid=4b1b42e9-4baf-3560-b9c1-13129e03267a"]}],"mendeley":{"formattedCitation":"(Budio, 2019)","manualFormatting":"(Budio, 2019:59)","plainTextFormattedCitation":"(Budio, 2019)","previouslyFormattedCitation":"(Budio, 2019)"},"properties":{"noteIndex":0},"schema":"https://github.com/citation-style-language/schema/raw/master/csl-citation.json"}</w:instrText>
      </w:r>
      <w:r w:rsidRPr="005A54DA">
        <w:rPr>
          <w:sz w:val="24"/>
          <w:szCs w:val="24"/>
          <w:lang w:val="en-GB"/>
        </w:rPr>
        <w:fldChar w:fldCharType="separate"/>
      </w:r>
      <w:r w:rsidRPr="005A54DA">
        <w:rPr>
          <w:noProof/>
          <w:sz w:val="24"/>
          <w:szCs w:val="24"/>
          <w:lang w:val="en-GB"/>
        </w:rPr>
        <w:t>(Budio, 2019:59)</w:t>
      </w:r>
      <w:r w:rsidRPr="005A54DA">
        <w:rPr>
          <w:sz w:val="24"/>
          <w:szCs w:val="24"/>
          <w:lang w:val="en-GB"/>
        </w:rPr>
        <w:fldChar w:fldCharType="end"/>
      </w:r>
      <w:r w:rsidRPr="005A54DA">
        <w:rPr>
          <w:sz w:val="24"/>
          <w:szCs w:val="24"/>
          <w:lang w:val="en-GB"/>
        </w:rPr>
        <w:t>, menyatakan bahwa strategi itu menyeluruh: strategi meliputi semua aspek penting perusahaan. Strategi itu terpadu: yang menggaitkan keunggulan strategi perusahaan dengan tantangan lingkungan dan yang dirancang untuk memastikan tujuan utama perusahaan dapat dicapai.</w:t>
      </w:r>
    </w:p>
    <w:p w14:paraId="7DE562CA" w14:textId="09FE2A5D" w:rsidR="00D443B5" w:rsidRDefault="005A54DA" w:rsidP="003B4234">
      <w:pPr>
        <w:ind w:leftChars="0" w:left="0" w:firstLineChars="0" w:firstLine="720"/>
        <w:jc w:val="both"/>
        <w:rPr>
          <w:sz w:val="24"/>
          <w:szCs w:val="24"/>
          <w:lang w:val="en-GB"/>
        </w:rPr>
      </w:pPr>
      <w:r w:rsidRPr="005A54DA">
        <w:rPr>
          <w:sz w:val="24"/>
          <w:szCs w:val="24"/>
          <w:lang w:val="en-GB"/>
        </w:rPr>
        <w:t xml:space="preserve">Dwiningsih dalam </w:t>
      </w:r>
      <w:r w:rsidRPr="005A54DA">
        <w:rPr>
          <w:sz w:val="24"/>
          <w:szCs w:val="24"/>
          <w:lang w:val="en-GB"/>
        </w:rPr>
        <w:fldChar w:fldCharType="begin" w:fldLock="1"/>
      </w:r>
      <w:r w:rsidRPr="005A54DA">
        <w:rPr>
          <w:sz w:val="24"/>
          <w:szCs w:val="24"/>
          <w:lang w:val="en-GB"/>
        </w:rPr>
        <w:instrText>ADDIN CSL_CITATION {"citationItems":[{"id":"ITEM-1","itemData":{"DOI":"10.24853/tahdzibi.3.2.57-66","abstract":"This study aims to determine the role of strategic and operational management in improving the quality of education in SMP 13 Depok through strategic and operational management that supports the improvement of the quality of education in SMP 13 Depok. Output, input in the word education is a form of quality teaching staff (Teacher), the availability of educational facilities and infrastructure, good administration, while the output is in the form of graduates of quality educational institutions that are in accordance with the time requirements. To achieve this result, a process is needed, in this paper we call it an operations management process. To achieve the goal, a mature strategy must be developed, so that operations in the field will be more coordinated with strategies that have been developed previously. As before many management experts said that strategy management and operations management are two things that must be linked if you want to achieve a goal, in other words a management strategy that is not well determined will have an impact on the operation (implementation) of a goal in the future, and vice versa.","author":[{"dropping-particle":"","family":"Adam","given":"Bastari","non-dropping-particle":"","parse-names":false,"suffix":""}],"container-title":"Jurnal Tahdzibi: Manajemen Pendidikan Islam","id":"ITEM-1","issue":"2","issued":{"date-parts":[["2018"]]},"page":"57-66","title":"Peranan Manajemen Strategi dan Manajemen Operasional Dalam Meningkatkan Mutu Pendidikan (Studi Kasus di SMPN 13 Depok, Jabar)","type":"article-journal","volume":"3"},"uris":["http://www.mendeley.com/documents/?uuid=821f0012-6b31-4407-a815-e4a35d1433c2"]}],"mendeley":{"formattedCitation":"(Adam, 2018)","manualFormatting":"(Adam, 2018:59)","plainTextFormattedCitation":"(Adam, 2018)","previouslyFormattedCitation":"(Adam, 2018)"},"properties":{"noteIndex":0},"schema":"https://github.com/citation-style-language/schema/raw/master/csl-citation.json"}</w:instrText>
      </w:r>
      <w:r w:rsidRPr="005A54DA">
        <w:rPr>
          <w:sz w:val="24"/>
          <w:szCs w:val="24"/>
          <w:lang w:val="en-GB"/>
        </w:rPr>
        <w:fldChar w:fldCharType="separate"/>
      </w:r>
      <w:r w:rsidRPr="005A54DA">
        <w:rPr>
          <w:noProof/>
          <w:sz w:val="24"/>
          <w:szCs w:val="24"/>
          <w:lang w:val="en-GB"/>
        </w:rPr>
        <w:t>(Adam, 2018:59)</w:t>
      </w:r>
      <w:r w:rsidRPr="005A54DA">
        <w:rPr>
          <w:sz w:val="24"/>
          <w:szCs w:val="24"/>
        </w:rPr>
        <w:fldChar w:fldCharType="end"/>
      </w:r>
      <w:r w:rsidRPr="005A54DA">
        <w:rPr>
          <w:sz w:val="24"/>
          <w:szCs w:val="24"/>
          <w:lang w:val="en-GB"/>
        </w:rPr>
        <w:t>, mengemukakan strategi adalah seni dan ilmu dari suatu perbuatan (</w:t>
      </w:r>
      <w:r w:rsidRPr="005A54DA">
        <w:rPr>
          <w:i/>
          <w:sz w:val="24"/>
          <w:szCs w:val="24"/>
          <w:lang w:val="en-GB"/>
        </w:rPr>
        <w:t>formulating</w:t>
      </w:r>
      <w:r w:rsidRPr="005A54DA">
        <w:rPr>
          <w:sz w:val="24"/>
          <w:szCs w:val="24"/>
          <w:lang w:val="en-GB"/>
        </w:rPr>
        <w:t>), penerapan (implementing) dan evaluasi (</w:t>
      </w:r>
      <w:r w:rsidRPr="005A54DA">
        <w:rPr>
          <w:i/>
          <w:sz w:val="24"/>
          <w:szCs w:val="24"/>
          <w:lang w:val="en-GB"/>
        </w:rPr>
        <w:t>evaluating</w:t>
      </w:r>
      <w:r w:rsidRPr="005A54DA">
        <w:rPr>
          <w:sz w:val="24"/>
          <w:szCs w:val="24"/>
          <w:lang w:val="en-GB"/>
        </w:rPr>
        <w:t xml:space="preserve">)  keputusan strategis dengan fungsi yang memungkinkan suatu organisasi untuk mencapai tujuan sesuai yang diharapkan perusahaan. Purwanto dalam </w:t>
      </w:r>
      <w:r w:rsidRPr="005A54DA">
        <w:rPr>
          <w:sz w:val="24"/>
          <w:szCs w:val="24"/>
          <w:lang w:val="en-GB"/>
        </w:rPr>
        <w:fldChar w:fldCharType="begin" w:fldLock="1"/>
      </w:r>
      <w:r w:rsidRPr="005A54DA">
        <w:rPr>
          <w:sz w:val="24"/>
          <w:szCs w:val="24"/>
          <w:lang w:val="en-GB"/>
        </w:rPr>
        <w:instrText>ADDIN CSL_CITATION {"citationItems":[{"id":"ITEM-1","itemData":{"abstract":"Strategi pemasaran adalah salah satu cara memenangkan keunggulan bersaing yang berkesinambungan baik itu untuk perusahaan yang memproduksi barang atau jasa. Strategi pemasaran dapat dipandang sebagai salah satu dasar yang dipakai dalam menyusun perencanaan perusahaan secara menyeluruh. Dipandang dari luasnya permasalahan yang ada dalam perusahaan, maka diperlukan adanya perencanaan yang menyeluruh untuk dijadikan pedoman bagi segmen perusahaan dalam menjalankan kegiatannya, alasan lain yang menunjukkan pentingnya strategi pemasaran adalah semakin kerasnya persaingan perusahaan pada umumnya. Penelitian ini memiliki tujuan untuk: mendapat gambaran mengenai strategi pemasaran untuk meningkatkan daya saing, dan untuk mengetahui seberapa efektif pelaksanaan strategi pemasaran yang telah dilakukan. Penelitian ini dilakukan di Batik Diajeng Solo. Teknik pengumpulan datanya dengan dokumentasi, wawancara dan observasi, jenis penelitian deskriptif. Hasil dari analisis efektifitas strategi pemasaran menunjukkan adanya peningkatan total penjualan dari tahun ke tahun dan dijadikan sebagai acuan efektifitas strategi pemasaran dalam persaingan antar perusahaan batik.","author":[{"dropping-particle":"","family":"Wibowo","given":"Dimas Hendika","non-dropping-particle":"","parse-names":false,"suffix":""},{"dropping-particle":"","family":"Arifin","given":"Zainul","non-dropping-particle":"","parse-names":false,"suffix":""},{"dropping-particle":"","family":"Sunarti","given":"","non-dropping-particle":"","parse-names":false,"suffix":""}],"container-title":"Jurnal Administrasi Bisnis (JAB)","id":"ITEM-1","issue":"1","issued":{"date-parts":[["2015"]]},"page":"59-66","title":"ANALISIS STRATEGI PEMASARAN UNTUK MENINGKATKAN DAYA SAING UMKM (Studi pada Batik Diajeng Solo)","type":"article-journal","volume":"29"},"uris":["http://www.mendeley.com/documents/?uuid=c89dbb1f-404e-4e70-bada-6e9bfd19bb45"]}],"mendeley":{"formattedCitation":"(Wibowo et al., 2015)","manualFormatting":"(Wibowo et al., 2015:60)","plainTextFormattedCitation":"(Wibowo et al., 2015)","previouslyFormattedCitation":"(Wibowo et al., 2015)"},"properties":{"noteIndex":0},"schema":"https://github.com/citation-style-language/schema/raw/master/csl-citation.json"}</w:instrText>
      </w:r>
      <w:r w:rsidRPr="005A54DA">
        <w:rPr>
          <w:sz w:val="24"/>
          <w:szCs w:val="24"/>
          <w:lang w:val="en-GB"/>
        </w:rPr>
        <w:fldChar w:fldCharType="separate"/>
      </w:r>
      <w:r w:rsidRPr="005A54DA">
        <w:rPr>
          <w:noProof/>
          <w:sz w:val="24"/>
          <w:szCs w:val="24"/>
          <w:lang w:val="en-GB"/>
        </w:rPr>
        <w:t>(Wibowo et al., 2015:60)</w:t>
      </w:r>
      <w:r w:rsidRPr="005A54DA">
        <w:rPr>
          <w:sz w:val="24"/>
          <w:szCs w:val="24"/>
        </w:rPr>
        <w:fldChar w:fldCharType="end"/>
      </w:r>
      <w:r w:rsidRPr="005A54DA">
        <w:rPr>
          <w:sz w:val="24"/>
          <w:szCs w:val="24"/>
          <w:lang w:val="en-GB"/>
        </w:rPr>
        <w:t>, mengatakkan analisis strategi meliputi “segitiga strategi” yaitu: Pelanggan, Pesaing dan Perusahaan. Mayoritas perusahaan melaksanakan kegiatan produksi dan operasinya hanya berkonsentrasi sampai pembuatan produk. Seharusnya perusahaan memperhatikan strategi usaha untuk bisa mempertahankan perkembangan perusahaan agar tetap dapat bersaing.</w:t>
      </w:r>
    </w:p>
    <w:p w14:paraId="2BEBEE58" w14:textId="77777777" w:rsidR="005A54DA" w:rsidRPr="005A54DA" w:rsidRDefault="005A54DA" w:rsidP="003B4234">
      <w:pPr>
        <w:ind w:leftChars="0" w:left="0" w:firstLineChars="0" w:firstLine="720"/>
        <w:jc w:val="both"/>
        <w:rPr>
          <w:sz w:val="24"/>
          <w:szCs w:val="24"/>
        </w:rPr>
      </w:pPr>
      <w:r w:rsidRPr="005A54DA">
        <w:rPr>
          <w:i/>
          <w:iCs/>
          <w:sz w:val="24"/>
          <w:szCs w:val="24"/>
        </w:rPr>
        <w:t xml:space="preserve">Public relations </w:t>
      </w:r>
      <w:r w:rsidRPr="005A54DA">
        <w:rPr>
          <w:sz w:val="24"/>
          <w:szCs w:val="24"/>
        </w:rPr>
        <w:t xml:space="preserve">harus pandai menginterpretasikan dinamika, kepentingan dan perilaku publik atas manajemen dan sebaliknya. Dr. Rex Harlow dalam </w:t>
      </w:r>
      <w:r w:rsidRPr="005A54DA">
        <w:rPr>
          <w:sz w:val="24"/>
          <w:szCs w:val="24"/>
        </w:rPr>
        <w:fldChar w:fldCharType="begin" w:fldLock="1"/>
      </w:r>
      <w:r w:rsidRPr="005A54DA">
        <w:rPr>
          <w:sz w:val="24"/>
          <w:szCs w:val="24"/>
        </w:rPr>
        <w:instrText>ADDIN CSL_CITATION {"citationItems":[{"id":"ITEM-1","itemData":{"abstract":"Public relations role strategy is needed in an institution. It can be seen that public relations serves as a liaison between institutions and society. In general, public relations has a duty in terms of managing information to be disseminated to the public. Therefore, public relations needs to cooperate with the media in managing and providing information to the public or what is commonly known as media relations. The intended public here is the public. The Corruption Eradication Commission is a state institution that has the aim of increasing the effectiveness of efforts to eradicate corruption. However, recently there have been many public criticisms about the weakness of the KPK in overcoming corruption cases. This criticism has a big impact on the KPK, especially the level of public trust in the KPK has decreased due to the fact that the KPK is still weak in carrying out efforts to prosecute corruption. . In this study, the objective of this research is to determine the strategic role of KPK public relations in building media relations to meet the information needs of the public or society. This study used qualitative research methods. The data collection techniques used in this study were observation, interviews, and literature study. In analyzing the data, this study used a qualitative descriptive data analysis technique, namely researching and processing data from all types of information obtained by the researcher.","author":[{"dropping-particle":"","family":"Idris","given":"La Ode Muhammad","non-dropping-particle":"","parse-names":false,"suffix":""},{"dropping-particle":"","family":"Sakuntala","given":"Thania","non-dropping-particle":"","parse-names":false,"suffix":""}],"container-title":"Jurnal Ilmu Komunikasi UHO: Jurnal Penelitian Kajian Ilmu Komunikasi dan Iformasi.","id":"ITEM-1","issue":"4","issued":{"date-parts":[["2020"]]},"page":"222-251","title":"STRATEGI PERAN PUBLIC RELATIONS KOMISI PEMBERANTASAN KORUPSI ( KPK ) DALAM MEMBANGUN MEDIA RELATIONS UNTUK MEMENUHI KEBUTUHAN INFORMASI PUBLIK","type":"article-journal","volume":"5"},"uris":["http://www.mendeley.com/documents/?uuid=46d7242a-2f4f-403a-bdd5-81ae81a0d6ca"]}],"mendeley":{"formattedCitation":"(Idris &amp; Sakuntala, 2020)","manualFormatting":"(Idris &amp; Sakuntala, 2020:245)","plainTextFormattedCitation":"(Idris &amp; Sakuntala, 2020)","previouslyFormattedCitation":"(Idris &amp; Sakuntala, 2020)"},"properties":{"noteIndex":0},"schema":"https://github.com/citation-style-language/schema/raw/master/csl-citation.json"}</w:instrText>
      </w:r>
      <w:r w:rsidRPr="005A54DA">
        <w:rPr>
          <w:sz w:val="24"/>
          <w:szCs w:val="24"/>
        </w:rPr>
        <w:fldChar w:fldCharType="separate"/>
      </w:r>
      <w:r w:rsidRPr="005A54DA">
        <w:rPr>
          <w:noProof/>
          <w:sz w:val="24"/>
          <w:szCs w:val="24"/>
        </w:rPr>
        <w:t>(Idris &amp; Sakuntala, 2020:245)</w:t>
      </w:r>
      <w:r w:rsidRPr="005A54DA">
        <w:rPr>
          <w:sz w:val="24"/>
          <w:szCs w:val="24"/>
        </w:rPr>
        <w:fldChar w:fldCharType="end"/>
      </w:r>
      <w:r w:rsidRPr="005A54DA">
        <w:rPr>
          <w:sz w:val="24"/>
          <w:szCs w:val="24"/>
        </w:rPr>
        <w:t xml:space="preserve"> menjelaskan </w:t>
      </w:r>
      <w:r w:rsidRPr="005A54DA">
        <w:rPr>
          <w:i/>
          <w:sz w:val="24"/>
          <w:szCs w:val="24"/>
        </w:rPr>
        <w:t>public relations</w:t>
      </w:r>
      <w:r w:rsidRPr="005A54DA">
        <w:rPr>
          <w:sz w:val="24"/>
          <w:szCs w:val="24"/>
        </w:rPr>
        <w:t xml:space="preserve"> adalah fungsi manajemen yang khusus dan membantu pembinaan, pemeliharaan jalan bersama antar perusahaan dan publiknya, menyangkut kegiatan komunikasi, pengertian, penerimaan dan kerja sama yang berhubungan dengan manajemen untuk menangani permasalahan yang ada. Selanjutnya Cutlip, Center dan Broom dalam </w:t>
      </w:r>
      <w:r w:rsidRPr="005A54DA">
        <w:rPr>
          <w:sz w:val="24"/>
          <w:szCs w:val="24"/>
        </w:rPr>
        <w:fldChar w:fldCharType="begin" w:fldLock="1"/>
      </w:r>
      <w:r w:rsidRPr="005A54DA">
        <w:rPr>
          <w:sz w:val="24"/>
          <w:szCs w:val="24"/>
        </w:rPr>
        <w:instrText>ADDIN CSL_CITATION {"citationItems":[{"id":"ITEM-1","itemData":{"abstract":"Penelitian ini bertujuan untuk mengetahui strategi yang dilakukan oleh public relation PT. Arun NGL dalam meningkatkan motivasi kerja karyawan sebagai bidang yang menangani hubungan internal perusahaan dalam menjaga serta meningkatkan motivasi kerja karyawannya agar tetap tinggi demi terwujudnya dan terjaganya produktifitas yang diinginkan perusahaan. Metodologi penelitian yang dipergunakan dalam penelitian ini adalah metodologi penelitian kualitatif dengan pendekatan deskriptif melalui wawancara mendalam kepada informan yang ditentukan melalui purposive sampling praktisi PR PT.Arun NGL dan melalui observasi langsung di Main Office PT. Arun NGL. Hasil penelitian menunjukkan beberapa strategi yang sudah dijalankan dan diterapkan oleh public relation PT. ARUN NGL dalam meningkatkan motivasi kerja karyawannya, antara lain menjalin komunikasi secara aktif dan harmonis secara efektif dengan prinsip good will and understanding, mengadakan event untuk para karyawan, memberikan perghargaan atau apresiasi kepada para karyawan, mempublikasikan informasi melalui media cetak berupa bulletin dan media elektronik berupa publik info Lotus Note, dan website melalui internet yang dimiliki oleh perusaan tersebut.","author":[{"dropping-particle":"","family":"Aruni","given":"Fidhia","non-dropping-particle":"","parse-names":false,"suffix":""}],"container-title":"AL-IJTIMA`I-International Journal of Government and Social Science","id":"ITEM-1","issue":"2","issued":{"date-parts":[["2016"]]},"page":"62-73","title":"STRATEGI PUBLIC RELATION DALAM MENINGKATKAN MOTIVASI KERJA KARYAWAN PT. ARUN NGL LHOKSEUMAWE","type":"article-journal","volume":"1"},"uris":["http://www.mendeley.com/documents/?uuid=cd97fc2a-3131-4fc1-a27e-4c59b2c92de6"]}],"mendeley":{"formattedCitation":"(Aruni, 2016)","manualFormatting":"(Aruni, 2016:62)","plainTextFormattedCitation":"(Aruni, 2016)","previouslyFormattedCitation":"(Aruni, 2016)"},"properties":{"noteIndex":0},"schema":"https://github.com/citation-style-language/schema/raw/master/csl-citation.json"}</w:instrText>
      </w:r>
      <w:r w:rsidRPr="005A54DA">
        <w:rPr>
          <w:sz w:val="24"/>
          <w:szCs w:val="24"/>
        </w:rPr>
        <w:fldChar w:fldCharType="separate"/>
      </w:r>
      <w:r w:rsidRPr="005A54DA">
        <w:rPr>
          <w:noProof/>
          <w:sz w:val="24"/>
          <w:szCs w:val="24"/>
        </w:rPr>
        <w:t xml:space="preserve">(Aruni, </w:t>
      </w:r>
      <w:r w:rsidRPr="005A54DA">
        <w:rPr>
          <w:noProof/>
          <w:sz w:val="24"/>
          <w:szCs w:val="24"/>
        </w:rPr>
        <w:lastRenderedPageBreak/>
        <w:t>2016:62)</w:t>
      </w:r>
      <w:r w:rsidRPr="005A54DA">
        <w:rPr>
          <w:sz w:val="24"/>
          <w:szCs w:val="24"/>
        </w:rPr>
        <w:fldChar w:fldCharType="end"/>
      </w:r>
      <w:r w:rsidRPr="005A54DA">
        <w:rPr>
          <w:sz w:val="24"/>
          <w:szCs w:val="24"/>
        </w:rPr>
        <w:t xml:space="preserve"> juga menjelaskan, </w:t>
      </w:r>
      <w:r w:rsidRPr="005A54DA">
        <w:rPr>
          <w:i/>
          <w:sz w:val="24"/>
          <w:szCs w:val="24"/>
        </w:rPr>
        <w:t>p</w:t>
      </w:r>
      <w:r w:rsidRPr="005A54DA">
        <w:rPr>
          <w:i/>
          <w:iCs/>
          <w:sz w:val="24"/>
          <w:szCs w:val="24"/>
        </w:rPr>
        <w:t>ublic relations</w:t>
      </w:r>
      <w:r w:rsidRPr="005A54DA">
        <w:rPr>
          <w:sz w:val="24"/>
          <w:szCs w:val="24"/>
        </w:rPr>
        <w:t xml:space="preserve"> sebagai fungsi manajemen yang membangun dan mempertahankan hubungan yang baik dan bermanfaat antara perusahaan dan publik yang memengaruhi kesuksesan atau kegagalan perusahaan tersebut.</w:t>
      </w:r>
    </w:p>
    <w:p w14:paraId="7F190C17" w14:textId="77777777" w:rsidR="005A54DA" w:rsidRPr="005A54DA" w:rsidRDefault="005A54DA" w:rsidP="003B4234">
      <w:pPr>
        <w:ind w:leftChars="0" w:left="0" w:firstLineChars="0" w:firstLine="720"/>
        <w:jc w:val="both"/>
        <w:rPr>
          <w:sz w:val="24"/>
          <w:szCs w:val="24"/>
        </w:rPr>
      </w:pPr>
      <w:r w:rsidRPr="005A54DA">
        <w:rPr>
          <w:sz w:val="24"/>
          <w:szCs w:val="24"/>
        </w:rPr>
        <w:t xml:space="preserve">Pada perkembangannya, </w:t>
      </w:r>
      <w:r w:rsidRPr="005A54DA">
        <w:rPr>
          <w:i/>
          <w:iCs/>
          <w:sz w:val="24"/>
          <w:szCs w:val="24"/>
        </w:rPr>
        <w:t xml:space="preserve">public relations </w:t>
      </w:r>
      <w:r w:rsidRPr="005A54DA">
        <w:rPr>
          <w:iCs/>
          <w:sz w:val="24"/>
          <w:szCs w:val="24"/>
        </w:rPr>
        <w:t>tak hanya dilihat sebagai jembatan komunikasi antar perusahaan dan publiknya namun</w:t>
      </w:r>
      <w:r w:rsidRPr="005A54DA">
        <w:rPr>
          <w:sz w:val="24"/>
          <w:szCs w:val="24"/>
        </w:rPr>
        <w:t xml:space="preserve"> sebagai suatu strategi manajemen yang memiliki peran lebih luas, fungsi </w:t>
      </w:r>
      <w:r w:rsidRPr="005A54DA">
        <w:rPr>
          <w:i/>
          <w:sz w:val="24"/>
          <w:szCs w:val="24"/>
        </w:rPr>
        <w:t>public relations</w:t>
      </w:r>
      <w:r w:rsidRPr="005A54DA">
        <w:rPr>
          <w:sz w:val="24"/>
          <w:szCs w:val="24"/>
        </w:rPr>
        <w:t xml:space="preserve"> juga dijalankan oleh divisi lain dengan tujuannya yang sama yaitu pendekatan sosial yang memberikan itikad baik/</w:t>
      </w:r>
      <w:r w:rsidRPr="005A54DA">
        <w:rPr>
          <w:i/>
          <w:sz w:val="24"/>
          <w:szCs w:val="24"/>
        </w:rPr>
        <w:t xml:space="preserve">goodwill </w:t>
      </w:r>
      <w:r w:rsidRPr="005A54DA">
        <w:rPr>
          <w:sz w:val="24"/>
          <w:szCs w:val="24"/>
        </w:rPr>
        <w:t xml:space="preserve">perusahaan </w:t>
      </w:r>
      <w:r w:rsidRPr="005A54DA">
        <w:rPr>
          <w:sz w:val="24"/>
          <w:szCs w:val="24"/>
        </w:rPr>
        <w:fldChar w:fldCharType="begin" w:fldLock="1"/>
      </w:r>
      <w:r w:rsidRPr="005A54DA">
        <w:rPr>
          <w:sz w:val="24"/>
          <w:szCs w:val="24"/>
        </w:rPr>
        <w:instrText>ADDIN CSL_CITATION {"citationItems":[{"id":"ITEM-1","itemData":{"abstract":"This research describes the effort of PT Pelni (Persero)’s Public Relations (PR) to provide Corporate Social Responsibility (CSR) through Program Kemitraan Dan Bina Lingkungan (PKBL). CSR is a part of community relations activity, which happens to be part of PR function to build positive images of the company. The concepts that used to understand the phenomenon under the study are organization communications, Public Relations, strategic management of Public Relations, interactionist symbolic, partnership and CSR through qualitative case study considered as the right method to provide a holistic preview about strategic management of PR for CSR implementation. The findings of the research show that organization communications if implemented well, precisely and interactivy will accelerate Public Relations strategy for CSR implementation through PKBL although PKBL is structured under controlling by Finance Department PT Pelni (Persero) cq Treasury division not restrained by Corporate Secretary PT Pelni (Persero) in which PR and CSR fields are managed. CSR known as a PR activity that contributes to build and maintain good relationship between company and stakeholders and also to enhance positive images of the company.","author":[{"dropping-particle":"","family":"Intani","given":"Retno","non-dropping-particle":"","parse-names":false,"suffix":""}],"container-title":"Jurnal Pustaka Komunikasi","id":"ITEM-1","issue":"1","issued":{"date-parts":[["2018"]]},"page":"130-146","title":"STRATEGI PUBLIC RELATIONS PT . PELNI ( Persero ) MENGIMPLEMENTASI PROGRAM CSR MELALUI PROGRAM KEMITRAAN DAN BINA LINGKUNGAN","type":"article-journal","volume":"1"},"uris":["http://www.mendeley.com/documents/?uuid=b5ad6fa1-bc2d-464c-b4df-10710edc29e9"]}],"mendeley":{"formattedCitation":"(Intani, 2018)","manualFormatting":"(Intani,2018:132)","plainTextFormattedCitation":"(Intani, 2018)","previouslyFormattedCitation":"(Intani, 2018)"},"properties":{"noteIndex":0},"schema":"https://github.com/citation-style-language/schema/raw/master/csl-citation.json"}</w:instrText>
      </w:r>
      <w:r w:rsidRPr="005A54DA">
        <w:rPr>
          <w:sz w:val="24"/>
          <w:szCs w:val="24"/>
        </w:rPr>
        <w:fldChar w:fldCharType="separate"/>
      </w:r>
      <w:r w:rsidRPr="005A54DA">
        <w:rPr>
          <w:noProof/>
          <w:sz w:val="24"/>
          <w:szCs w:val="24"/>
        </w:rPr>
        <w:t>(Intani,2018:132)</w:t>
      </w:r>
      <w:r w:rsidRPr="005A54DA">
        <w:rPr>
          <w:sz w:val="24"/>
          <w:szCs w:val="24"/>
        </w:rPr>
        <w:fldChar w:fldCharType="end"/>
      </w:r>
      <w:r w:rsidRPr="005A54DA">
        <w:rPr>
          <w:sz w:val="24"/>
          <w:szCs w:val="24"/>
        </w:rPr>
        <w:t xml:space="preserve">. </w:t>
      </w:r>
      <w:r w:rsidRPr="005A54DA">
        <w:rPr>
          <w:i/>
          <w:iCs/>
          <w:sz w:val="24"/>
          <w:szCs w:val="24"/>
        </w:rPr>
        <w:t>Public relations</w:t>
      </w:r>
      <w:r w:rsidRPr="005A54DA">
        <w:rPr>
          <w:sz w:val="24"/>
          <w:szCs w:val="24"/>
        </w:rPr>
        <w:t xml:space="preserve"> melibatkan manajemen masalah/</w:t>
      </w:r>
      <w:r w:rsidRPr="005A54DA">
        <w:rPr>
          <w:i/>
          <w:iCs/>
          <w:sz w:val="24"/>
          <w:szCs w:val="24"/>
        </w:rPr>
        <w:t>problem</w:t>
      </w:r>
      <w:r w:rsidRPr="005A54DA">
        <w:rPr>
          <w:sz w:val="24"/>
          <w:szCs w:val="24"/>
        </w:rPr>
        <w:t xml:space="preserve"> dan menopang manajemen agar tetap tanggap dan mendapatkan informasi terbaru dari opini publik. Penekanan </w:t>
      </w:r>
      <w:r w:rsidRPr="005A54DA">
        <w:rPr>
          <w:i/>
          <w:iCs/>
          <w:sz w:val="24"/>
          <w:szCs w:val="24"/>
        </w:rPr>
        <w:t>public relations</w:t>
      </w:r>
      <w:r w:rsidRPr="005A54DA">
        <w:rPr>
          <w:sz w:val="24"/>
          <w:szCs w:val="24"/>
        </w:rPr>
        <w:t xml:space="preserve"> adalah tanggung jawab untuk melayani kepentingan publik dan membantu manajemen mengikuti perubahaan dan menggunakan perubahan tersebut secara efektif. Dalam hal ini </w:t>
      </w:r>
      <w:r w:rsidRPr="005A54DA">
        <w:rPr>
          <w:i/>
          <w:iCs/>
          <w:sz w:val="24"/>
          <w:szCs w:val="24"/>
        </w:rPr>
        <w:t>public relations</w:t>
      </w:r>
      <w:r w:rsidRPr="005A54DA">
        <w:rPr>
          <w:sz w:val="24"/>
          <w:szCs w:val="24"/>
        </w:rPr>
        <w:t xml:space="preserve"> harus mengantisipasi arah perubahan/</w:t>
      </w:r>
      <w:r w:rsidRPr="005A54DA">
        <w:rPr>
          <w:i/>
          <w:iCs/>
          <w:sz w:val="24"/>
          <w:szCs w:val="24"/>
        </w:rPr>
        <w:t>trends</w:t>
      </w:r>
      <w:r w:rsidRPr="005A54DA">
        <w:rPr>
          <w:sz w:val="24"/>
          <w:szCs w:val="24"/>
        </w:rPr>
        <w:t xml:space="preserve">. Komunikasi dalam </w:t>
      </w:r>
      <w:r w:rsidRPr="005A54DA">
        <w:rPr>
          <w:i/>
          <w:iCs/>
          <w:sz w:val="24"/>
          <w:szCs w:val="24"/>
        </w:rPr>
        <w:t>public relations</w:t>
      </w:r>
      <w:r w:rsidRPr="005A54DA">
        <w:rPr>
          <w:sz w:val="24"/>
          <w:szCs w:val="24"/>
        </w:rPr>
        <w:t xml:space="preserve"> bertopang pada prinsip pelaksanaan komunikasi yang efektif. Maka pengetahuan secara rinci tentang publik yang dituju sangat penting.</w:t>
      </w:r>
    </w:p>
    <w:p w14:paraId="7EF1DBD1" w14:textId="77777777" w:rsidR="005A54DA" w:rsidRPr="005A54DA" w:rsidRDefault="005A54DA" w:rsidP="003B4234">
      <w:pPr>
        <w:ind w:leftChars="0" w:left="0" w:firstLineChars="0" w:firstLine="720"/>
        <w:jc w:val="both"/>
        <w:rPr>
          <w:sz w:val="24"/>
          <w:szCs w:val="24"/>
        </w:rPr>
      </w:pPr>
      <w:r w:rsidRPr="005A54DA">
        <w:rPr>
          <w:sz w:val="24"/>
          <w:szCs w:val="24"/>
        </w:rPr>
        <w:t xml:space="preserve">Selaku wakil dari manajemen perusahaan, dengan tugas utama untuk menghubungkan pihak yang berkepentingan baik di dalam maupun di luar perusahaan, </w:t>
      </w:r>
      <w:r w:rsidRPr="005A54DA">
        <w:rPr>
          <w:i/>
          <w:iCs/>
          <w:sz w:val="24"/>
          <w:szCs w:val="24"/>
        </w:rPr>
        <w:t>public relations</w:t>
      </w:r>
      <w:r w:rsidRPr="005A54DA">
        <w:rPr>
          <w:sz w:val="24"/>
          <w:szCs w:val="24"/>
        </w:rPr>
        <w:t xml:space="preserve"> harus menguasai etika-etika:</w:t>
      </w:r>
    </w:p>
    <w:p w14:paraId="1F8ADEBC" w14:textId="77777777" w:rsidR="005A54DA" w:rsidRPr="005A54DA" w:rsidRDefault="005A54DA" w:rsidP="005A54DA">
      <w:pPr>
        <w:numPr>
          <w:ilvl w:val="4"/>
          <w:numId w:val="1"/>
        </w:numPr>
        <w:ind w:left="0" w:hanging="2"/>
        <w:jc w:val="both"/>
        <w:rPr>
          <w:sz w:val="24"/>
          <w:szCs w:val="24"/>
        </w:rPr>
      </w:pPr>
      <w:r w:rsidRPr="005A54DA">
        <w:rPr>
          <w:i/>
          <w:iCs/>
          <w:sz w:val="24"/>
          <w:szCs w:val="24"/>
        </w:rPr>
        <w:t xml:space="preserve">Good communicator </w:t>
      </w:r>
      <w:r w:rsidRPr="005A54DA">
        <w:rPr>
          <w:sz w:val="24"/>
          <w:szCs w:val="24"/>
        </w:rPr>
        <w:t>(komunikator yang baik), baik untuk publik internal maupun eksternal.</w:t>
      </w:r>
    </w:p>
    <w:p w14:paraId="2D8F84E0" w14:textId="77777777" w:rsidR="005A54DA" w:rsidRPr="005A54DA" w:rsidRDefault="005A54DA" w:rsidP="005A54DA">
      <w:pPr>
        <w:numPr>
          <w:ilvl w:val="4"/>
          <w:numId w:val="1"/>
        </w:numPr>
        <w:ind w:left="0" w:hanging="2"/>
        <w:jc w:val="both"/>
        <w:rPr>
          <w:sz w:val="24"/>
          <w:szCs w:val="24"/>
        </w:rPr>
      </w:pPr>
      <w:r w:rsidRPr="005A54DA">
        <w:rPr>
          <w:i/>
          <w:iCs/>
          <w:sz w:val="24"/>
          <w:szCs w:val="24"/>
        </w:rPr>
        <w:t xml:space="preserve">Integrity </w:t>
      </w:r>
      <w:r w:rsidRPr="005A54DA">
        <w:rPr>
          <w:sz w:val="24"/>
          <w:szCs w:val="24"/>
        </w:rPr>
        <w:t>(menempatkan faktor kejujuran), sebagai landasan utamanya.</w:t>
      </w:r>
    </w:p>
    <w:p w14:paraId="75E95027" w14:textId="77777777" w:rsidR="005A54DA" w:rsidRPr="005A54DA" w:rsidRDefault="005A54DA" w:rsidP="005A54DA">
      <w:pPr>
        <w:numPr>
          <w:ilvl w:val="4"/>
          <w:numId w:val="1"/>
        </w:numPr>
        <w:ind w:left="0" w:hanging="2"/>
        <w:jc w:val="both"/>
        <w:rPr>
          <w:sz w:val="24"/>
          <w:szCs w:val="24"/>
        </w:rPr>
      </w:pPr>
      <w:r w:rsidRPr="005A54DA">
        <w:rPr>
          <w:sz w:val="24"/>
          <w:szCs w:val="24"/>
        </w:rPr>
        <w:t>Meningkatkan</w:t>
      </w:r>
      <w:r w:rsidRPr="005A54DA">
        <w:rPr>
          <w:i/>
          <w:iCs/>
          <w:sz w:val="24"/>
          <w:szCs w:val="24"/>
        </w:rPr>
        <w:t xml:space="preserve"> sense of belonging</w:t>
      </w:r>
      <w:r w:rsidRPr="005A54DA">
        <w:rPr>
          <w:sz w:val="24"/>
          <w:szCs w:val="24"/>
        </w:rPr>
        <w:t xml:space="preserve"> dan </w:t>
      </w:r>
      <w:r w:rsidRPr="005A54DA">
        <w:rPr>
          <w:i/>
          <w:iCs/>
          <w:sz w:val="24"/>
          <w:szCs w:val="24"/>
        </w:rPr>
        <w:t>sense of wanted</w:t>
      </w:r>
      <w:r w:rsidRPr="005A54DA">
        <w:rPr>
          <w:sz w:val="24"/>
          <w:szCs w:val="24"/>
        </w:rPr>
        <w:t xml:space="preserve"> pada karyawan.</w:t>
      </w:r>
    </w:p>
    <w:p w14:paraId="12B4CCA6" w14:textId="77777777" w:rsidR="005A54DA" w:rsidRPr="005A54DA" w:rsidRDefault="005A54DA" w:rsidP="005A54DA">
      <w:pPr>
        <w:numPr>
          <w:ilvl w:val="4"/>
          <w:numId w:val="1"/>
        </w:numPr>
        <w:ind w:left="0" w:hanging="2"/>
        <w:jc w:val="both"/>
        <w:rPr>
          <w:sz w:val="24"/>
          <w:szCs w:val="24"/>
        </w:rPr>
      </w:pPr>
      <w:r w:rsidRPr="005A54DA">
        <w:rPr>
          <w:sz w:val="24"/>
          <w:szCs w:val="24"/>
        </w:rPr>
        <w:t>Menjada etika dalam berkomunikasi dan berinteraksi.</w:t>
      </w:r>
    </w:p>
    <w:p w14:paraId="3D1BC61C" w14:textId="77777777" w:rsidR="005A54DA" w:rsidRPr="005A54DA" w:rsidRDefault="005A54DA" w:rsidP="005A54DA">
      <w:pPr>
        <w:numPr>
          <w:ilvl w:val="4"/>
          <w:numId w:val="1"/>
        </w:numPr>
        <w:ind w:left="0" w:hanging="2"/>
        <w:jc w:val="both"/>
        <w:rPr>
          <w:sz w:val="24"/>
          <w:szCs w:val="24"/>
        </w:rPr>
      </w:pPr>
      <w:r w:rsidRPr="005A54DA">
        <w:rPr>
          <w:sz w:val="24"/>
          <w:szCs w:val="24"/>
        </w:rPr>
        <w:t>Menyampaikan pesan-pesan pentinng secara bertanggungjawab, kepada anggota dan kelompok yang berkepentingan.</w:t>
      </w:r>
    </w:p>
    <w:p w14:paraId="6D8BF6C9" w14:textId="77777777" w:rsidR="005A54DA" w:rsidRPr="005A54DA" w:rsidRDefault="005A54DA" w:rsidP="005A54DA">
      <w:pPr>
        <w:numPr>
          <w:ilvl w:val="4"/>
          <w:numId w:val="1"/>
        </w:numPr>
        <w:ind w:left="0" w:hanging="2"/>
        <w:jc w:val="both"/>
        <w:rPr>
          <w:sz w:val="24"/>
          <w:szCs w:val="24"/>
        </w:rPr>
      </w:pPr>
      <w:r w:rsidRPr="005A54DA">
        <w:rPr>
          <w:sz w:val="24"/>
          <w:szCs w:val="24"/>
        </w:rPr>
        <w:t>Menghormati prinsip-prinsip rasa hormat atas nilai-nilai kemanusiaan.</w:t>
      </w:r>
    </w:p>
    <w:p w14:paraId="2D877C53" w14:textId="77777777" w:rsidR="005A54DA" w:rsidRPr="005A54DA" w:rsidRDefault="005A54DA" w:rsidP="005A54DA">
      <w:pPr>
        <w:numPr>
          <w:ilvl w:val="4"/>
          <w:numId w:val="1"/>
        </w:numPr>
        <w:ind w:left="0" w:hanging="2"/>
        <w:jc w:val="both"/>
        <w:rPr>
          <w:sz w:val="24"/>
          <w:szCs w:val="24"/>
        </w:rPr>
      </w:pPr>
      <w:r w:rsidRPr="005A54DA">
        <w:rPr>
          <w:sz w:val="24"/>
          <w:szCs w:val="24"/>
        </w:rPr>
        <w:t>Menguasai teknik dan cara pengendalian kasus-kasus, agar dapat membuat keputusan dan pertimbangan secaara bijaksana.</w:t>
      </w:r>
    </w:p>
    <w:p w14:paraId="41B94702" w14:textId="77777777" w:rsidR="005A54DA" w:rsidRPr="005A54DA" w:rsidRDefault="005A54DA" w:rsidP="005A54DA">
      <w:pPr>
        <w:numPr>
          <w:ilvl w:val="4"/>
          <w:numId w:val="1"/>
        </w:numPr>
        <w:ind w:left="0" w:hanging="2"/>
        <w:jc w:val="both"/>
        <w:rPr>
          <w:sz w:val="24"/>
          <w:szCs w:val="24"/>
        </w:rPr>
      </w:pPr>
      <w:r w:rsidRPr="005A54DA">
        <w:rPr>
          <w:sz w:val="24"/>
          <w:szCs w:val="24"/>
        </w:rPr>
        <w:t>Mengetahui batasan-batasaan yang berdasarkan pada moralitas dalam profesinya.</w:t>
      </w:r>
    </w:p>
    <w:p w14:paraId="7BE5DCCF" w14:textId="77777777" w:rsidR="005A54DA" w:rsidRPr="005A54DA" w:rsidRDefault="005A54DA" w:rsidP="005A54DA">
      <w:pPr>
        <w:numPr>
          <w:ilvl w:val="4"/>
          <w:numId w:val="1"/>
        </w:numPr>
        <w:ind w:left="0" w:hanging="2"/>
        <w:jc w:val="both"/>
        <w:rPr>
          <w:sz w:val="24"/>
          <w:szCs w:val="24"/>
        </w:rPr>
      </w:pPr>
      <w:r w:rsidRPr="005A54DA">
        <w:rPr>
          <w:sz w:val="24"/>
          <w:szCs w:val="24"/>
        </w:rPr>
        <w:t>Penuh dedikasi dalam profesinya.</w:t>
      </w:r>
    </w:p>
    <w:p w14:paraId="3C54DD2C" w14:textId="77777777" w:rsidR="005A54DA" w:rsidRPr="005A54DA" w:rsidRDefault="005A54DA" w:rsidP="005A54DA">
      <w:pPr>
        <w:numPr>
          <w:ilvl w:val="4"/>
          <w:numId w:val="1"/>
        </w:numPr>
        <w:ind w:left="0" w:hanging="2"/>
        <w:jc w:val="both"/>
        <w:rPr>
          <w:sz w:val="24"/>
          <w:szCs w:val="24"/>
        </w:rPr>
      </w:pPr>
      <w:r w:rsidRPr="005A54DA">
        <w:rPr>
          <w:sz w:val="24"/>
          <w:szCs w:val="24"/>
        </w:rPr>
        <w:t xml:space="preserve">Menaati kode etik humas. </w:t>
      </w:r>
      <w:r w:rsidRPr="005A54DA">
        <w:rPr>
          <w:sz w:val="24"/>
          <w:szCs w:val="24"/>
        </w:rPr>
        <w:fldChar w:fldCharType="begin" w:fldLock="1"/>
      </w:r>
      <w:r w:rsidRPr="005A54DA">
        <w:rPr>
          <w:sz w:val="24"/>
          <w:szCs w:val="24"/>
        </w:rPr>
        <w:instrText>ADDIN CSL_CITATION {"citationItems":[{"id":"ITEM-1","itemData":{"DOI":"10.32509/wacana.v17i1.492","ISSN":"1412-7873","abstract":"As one of the management functions of connecting various parties, public relations aims to foster internal and external relationships in shaping the common point of view and a positive attitude in the face of every condition, especially the crisis conditions, to build a positive corporate image and increase positive public support for the smooth implementation of the program and achievement of company goals. To fulfill its central role, public relation personnel must meet both tangible and intangible qualifications, especially in the form of ethical attitudes and behavior to cultivate or rehabilitate the negative public opinion that has arisen. Companies must also take proactive actions in the form of stress management, sensitivity analysis and predictive analysis to anticipate potential future crises, but still based on holistic and terintegrative strategies by maintaining and building public opinion through ethical and ethical behavior.","author":[{"dropping-particle":"","family":"Natawilaga","given":"Susilawati","non-dropping-particle":"","parse-names":false,"suffix":""}],"container-title":"WACANA, Jurnal Ilmiah Ilmu Komunikasi","id":"ITEM-1","issue":"1","issued":{"date-parts":[["2018"]]},"page":"64-71","title":"Peran Etika Dalam Meningkatkan Efektivitas Pelaksanaan Public Relations","type":"article-journal","volume":"17"},"uris":["http://www.mendeley.com/documents/?uuid=3f214ddb-5e74-43cf-b114-40b24c106ad7"]}],"mendeley":{"formattedCitation":"(Natawilaga, 2018)","manualFormatting":"(Natawilaga, 2018:67)","plainTextFormattedCitation":"(Natawilaga, 2018)","previouslyFormattedCitation":"(Natawilaga, 2018)"},"properties":{"noteIndex":0},"schema":"https://github.com/citation-style-language/schema/raw/master/csl-citation.json"}</w:instrText>
      </w:r>
      <w:r w:rsidRPr="005A54DA">
        <w:rPr>
          <w:sz w:val="24"/>
          <w:szCs w:val="24"/>
        </w:rPr>
        <w:fldChar w:fldCharType="separate"/>
      </w:r>
      <w:r w:rsidRPr="005A54DA">
        <w:rPr>
          <w:noProof/>
          <w:sz w:val="24"/>
          <w:szCs w:val="24"/>
        </w:rPr>
        <w:t>(Natawilaga, 2018:67)</w:t>
      </w:r>
      <w:r w:rsidRPr="005A54DA">
        <w:rPr>
          <w:sz w:val="24"/>
          <w:szCs w:val="24"/>
        </w:rPr>
        <w:fldChar w:fldCharType="end"/>
      </w:r>
    </w:p>
    <w:p w14:paraId="055CACB6" w14:textId="53321E91" w:rsidR="005A54DA" w:rsidRPr="005A54DA" w:rsidRDefault="005A54DA" w:rsidP="003B4234">
      <w:pPr>
        <w:ind w:leftChars="0" w:left="0" w:firstLineChars="0" w:firstLine="720"/>
        <w:jc w:val="both"/>
        <w:rPr>
          <w:sz w:val="24"/>
          <w:szCs w:val="24"/>
        </w:rPr>
      </w:pPr>
      <w:r w:rsidRPr="005A54DA">
        <w:rPr>
          <w:sz w:val="24"/>
          <w:szCs w:val="24"/>
        </w:rPr>
        <w:t>Marketing berawal dari upaya pemenuhan kebutuhan lalu tumbuh menjadi suatu keinginan. Keberhasilan dari marketing adalah momen dimana pembisnis berhasil menarik perhatian seseorang dengan produk/jasa yang ditawarkan. Pemasaran adalah proses manajemen yang bertanggung jawab untuk mengidentifikasi, mengantisipasi dan memuaskan kebutuhan pelanggan secara menguntungkan (Chaffey, 2009:416).</w:t>
      </w:r>
      <w:r w:rsidR="003B4234">
        <w:rPr>
          <w:sz w:val="24"/>
          <w:szCs w:val="24"/>
        </w:rPr>
        <w:t xml:space="preserve"> </w:t>
      </w:r>
      <w:r w:rsidRPr="005A54DA">
        <w:rPr>
          <w:sz w:val="24"/>
          <w:szCs w:val="24"/>
        </w:rPr>
        <w:t>Marketing adalah hal yang wajib diimplementasikan pada setiap perusahaan dalam strategi perkembangannya untuk mencapai tujuan. Philip Kotler dan Kevin Lane Keller dalam (Sumiyati &amp; Murdiyanto, 2018:172) mengatakan, marketing adalah proses sosial dan manajerial atau kelompok yang memperoleh apa yang mereka butuhkan dan inginkan menggunakan penemuan dan pertukaran produk dengan nilai. Sedangkan Hutama dan Subagio dalam (Atmoko, 2018:85) mengatakan, marketing adalah sekelompok kegiatan bermula dari proses penyusunan, mengkomunikasikan, mempblikasikan dan memasarkan bisnis yang memiliki nilai bagi konsumen atau masyarakat pada umumnya.</w:t>
      </w:r>
    </w:p>
    <w:p w14:paraId="76ABF1FF" w14:textId="51382BA3" w:rsidR="005A54DA" w:rsidRDefault="005A54DA" w:rsidP="003B4234">
      <w:pPr>
        <w:ind w:leftChars="0" w:left="0" w:firstLineChars="0" w:firstLine="720"/>
        <w:jc w:val="both"/>
        <w:rPr>
          <w:sz w:val="24"/>
          <w:szCs w:val="24"/>
        </w:rPr>
      </w:pPr>
      <w:r w:rsidRPr="005A54DA">
        <w:rPr>
          <w:sz w:val="24"/>
          <w:szCs w:val="24"/>
        </w:rPr>
        <w:t xml:space="preserve">Kemampuan marketing yang baik harus dijaga dan terus dikembangkan, hal </w:t>
      </w:r>
      <w:r w:rsidRPr="005A54DA">
        <w:rPr>
          <w:sz w:val="24"/>
          <w:szCs w:val="24"/>
        </w:rPr>
        <w:lastRenderedPageBreak/>
        <w:t>ini dikarenakan bila kinerja yang dilakukan perusahaan sesuai dengan harapan pelanggan atau bahkan melebihinya maka pelanggan akan sangat puas. Kemampuan marketing adalah penanda yang bisa dijadikan pengukuran tingkat kesuksesan suatu perusahaan.</w:t>
      </w:r>
    </w:p>
    <w:p w14:paraId="44BC96C0" w14:textId="77777777" w:rsidR="002C6A19" w:rsidRPr="002C6A19" w:rsidRDefault="002C6A19" w:rsidP="003B4234">
      <w:pPr>
        <w:ind w:leftChars="0" w:left="0" w:firstLineChars="0" w:firstLine="720"/>
        <w:jc w:val="both"/>
        <w:rPr>
          <w:sz w:val="24"/>
          <w:szCs w:val="24"/>
          <w:lang w:val="en-GB"/>
        </w:rPr>
      </w:pPr>
      <w:r w:rsidRPr="002C6A19">
        <w:rPr>
          <w:sz w:val="24"/>
          <w:szCs w:val="24"/>
          <w:lang w:val="en-GB"/>
        </w:rPr>
        <w:t xml:space="preserve">Perluasan fungsi </w:t>
      </w:r>
      <w:r w:rsidRPr="002C6A19">
        <w:rPr>
          <w:i/>
          <w:iCs/>
          <w:sz w:val="24"/>
          <w:szCs w:val="24"/>
          <w:lang w:val="en-GB"/>
        </w:rPr>
        <w:t>marketing</w:t>
      </w:r>
      <w:r w:rsidRPr="002C6A19">
        <w:rPr>
          <w:sz w:val="24"/>
          <w:szCs w:val="24"/>
          <w:lang w:val="en-GB"/>
        </w:rPr>
        <w:t xml:space="preserve"> dan </w:t>
      </w:r>
      <w:r w:rsidRPr="002C6A19">
        <w:rPr>
          <w:i/>
          <w:iCs/>
          <w:sz w:val="24"/>
          <w:szCs w:val="24"/>
          <w:lang w:val="en-GB"/>
        </w:rPr>
        <w:t>public relations</w:t>
      </w:r>
      <w:r w:rsidRPr="002C6A19">
        <w:rPr>
          <w:sz w:val="24"/>
          <w:szCs w:val="24"/>
          <w:lang w:val="en-GB"/>
        </w:rPr>
        <w:t xml:space="preserve"> mewujudkan titik temu yang dikenal sebagai </w:t>
      </w:r>
      <w:r w:rsidRPr="002C6A19">
        <w:rPr>
          <w:i/>
          <w:iCs/>
          <w:sz w:val="24"/>
          <w:szCs w:val="24"/>
          <w:lang w:val="en-GB"/>
        </w:rPr>
        <w:t xml:space="preserve">Marketing Public Relations. </w:t>
      </w:r>
      <w:r w:rsidRPr="002C6A19">
        <w:rPr>
          <w:sz w:val="24"/>
          <w:szCs w:val="24"/>
          <w:lang w:val="en-GB"/>
        </w:rPr>
        <w:t xml:space="preserve">Pekerjaan ini menyatukan tiga disiplin ilmu yaitu strategi, </w:t>
      </w:r>
      <w:r w:rsidRPr="002C6A19">
        <w:rPr>
          <w:i/>
          <w:iCs/>
          <w:sz w:val="24"/>
          <w:szCs w:val="24"/>
          <w:lang w:val="en-GB"/>
        </w:rPr>
        <w:t>public relations</w:t>
      </w:r>
      <w:r w:rsidRPr="002C6A19">
        <w:rPr>
          <w:sz w:val="24"/>
          <w:szCs w:val="24"/>
          <w:lang w:val="en-GB"/>
        </w:rPr>
        <w:t xml:space="preserve"> dan pemasaran.</w:t>
      </w:r>
    </w:p>
    <w:p w14:paraId="11F0259C" w14:textId="77777777" w:rsidR="002C6A19" w:rsidRPr="002C6A19" w:rsidRDefault="002C6A19" w:rsidP="003B4234">
      <w:pPr>
        <w:ind w:leftChars="0" w:left="0" w:firstLineChars="0" w:firstLine="720"/>
        <w:jc w:val="both"/>
        <w:rPr>
          <w:sz w:val="24"/>
          <w:szCs w:val="24"/>
          <w:lang w:val="en-GB"/>
        </w:rPr>
      </w:pPr>
      <w:r w:rsidRPr="002C6A19">
        <w:rPr>
          <w:i/>
          <w:iCs/>
          <w:sz w:val="24"/>
          <w:szCs w:val="24"/>
          <w:lang w:val="en-GB"/>
        </w:rPr>
        <w:t>Marketing public relations</w:t>
      </w:r>
      <w:r w:rsidRPr="002C6A19">
        <w:rPr>
          <w:sz w:val="24"/>
          <w:szCs w:val="24"/>
          <w:lang w:val="en-GB"/>
        </w:rPr>
        <w:t xml:space="preserve"> lahir karena biaya untuk pemasangan iklan semakin mahal namun efektivitasnya terus menurun. Iklan tidak lagi persuasif/membujuk konsumen dan bertahan hanya sesaat untuk alat promosi. Kondisi demografi yang berubah-ubah menyebabkan perubahan perilaku pada konsumen, seperti usia konsumen turut merubah perilaku, keterkaitan dan preferensi. Konsumen menjadi kurang loyal terhadap merek/</w:t>
      </w:r>
      <w:r w:rsidRPr="002C6A19">
        <w:rPr>
          <w:i/>
          <w:sz w:val="24"/>
          <w:szCs w:val="24"/>
          <w:lang w:val="en-GB"/>
        </w:rPr>
        <w:t>brand</w:t>
      </w:r>
      <w:r w:rsidRPr="002C6A19">
        <w:rPr>
          <w:sz w:val="24"/>
          <w:szCs w:val="24"/>
          <w:lang w:val="en-GB"/>
        </w:rPr>
        <w:t xml:space="preserve"> karena banyaknya alternatif pilihan. Pelaku </w:t>
      </w:r>
      <w:r w:rsidRPr="002C6A19">
        <w:rPr>
          <w:i/>
          <w:iCs/>
          <w:sz w:val="24"/>
          <w:szCs w:val="24"/>
          <w:lang w:val="en-GB"/>
        </w:rPr>
        <w:t>marketing public relation</w:t>
      </w:r>
      <w:r w:rsidRPr="002C6A19">
        <w:rPr>
          <w:sz w:val="24"/>
          <w:szCs w:val="24"/>
          <w:lang w:val="en-GB"/>
        </w:rPr>
        <w:t xml:space="preserve"> dapat menyusun strategi </w:t>
      </w:r>
      <w:r w:rsidRPr="002C6A19">
        <w:rPr>
          <w:i/>
          <w:iCs/>
          <w:sz w:val="24"/>
          <w:szCs w:val="24"/>
          <w:lang w:val="en-GB"/>
        </w:rPr>
        <w:t>marketing</w:t>
      </w:r>
      <w:r w:rsidRPr="002C6A19">
        <w:rPr>
          <w:sz w:val="24"/>
          <w:szCs w:val="24"/>
          <w:lang w:val="en-GB"/>
        </w:rPr>
        <w:t xml:space="preserve">-nya sesuai dengan karakteristik target pelanggan atau konsumennya dan dapat mengubah perhatian konsumen tidak hanya melihat iklan saja namun ke berbagai program perusahaan yang lebih vital untuk memperkenalkan </w:t>
      </w:r>
      <w:r w:rsidRPr="002C6A19">
        <w:rPr>
          <w:iCs/>
          <w:sz w:val="24"/>
          <w:szCs w:val="24"/>
          <w:lang w:val="en-GB"/>
        </w:rPr>
        <w:t>merek/</w:t>
      </w:r>
      <w:r w:rsidRPr="002C6A19">
        <w:rPr>
          <w:i/>
          <w:iCs/>
          <w:sz w:val="24"/>
          <w:szCs w:val="24"/>
          <w:lang w:val="en-GB"/>
        </w:rPr>
        <w:t>brand</w:t>
      </w:r>
      <w:r w:rsidRPr="002C6A19">
        <w:rPr>
          <w:iCs/>
          <w:sz w:val="24"/>
          <w:szCs w:val="24"/>
          <w:lang w:val="en-GB"/>
        </w:rPr>
        <w:t>-nya.</w:t>
      </w:r>
    </w:p>
    <w:p w14:paraId="44DF8DB1" w14:textId="77777777" w:rsidR="002C6A19" w:rsidRPr="002C6A19" w:rsidRDefault="002C6A19" w:rsidP="003B4234">
      <w:pPr>
        <w:ind w:leftChars="0" w:left="0" w:firstLineChars="0" w:firstLine="720"/>
        <w:jc w:val="both"/>
        <w:rPr>
          <w:sz w:val="24"/>
          <w:szCs w:val="24"/>
          <w:lang w:val="en-GB"/>
        </w:rPr>
      </w:pPr>
      <w:r w:rsidRPr="002C6A19">
        <w:rPr>
          <w:sz w:val="24"/>
          <w:szCs w:val="24"/>
          <w:lang w:val="en-GB"/>
        </w:rPr>
        <w:t xml:space="preserve">Konsepsi </w:t>
      </w:r>
      <w:r w:rsidRPr="002C6A19">
        <w:rPr>
          <w:i/>
          <w:iCs/>
          <w:sz w:val="24"/>
          <w:szCs w:val="24"/>
          <w:lang w:val="en-GB"/>
        </w:rPr>
        <w:t>marketing</w:t>
      </w:r>
      <w:r w:rsidRPr="002C6A19">
        <w:rPr>
          <w:sz w:val="24"/>
          <w:szCs w:val="24"/>
          <w:lang w:val="en-GB"/>
        </w:rPr>
        <w:t xml:space="preserve"> tidak lagi hanya menitikberatkan penyesuaian penjualannya dengan “</w:t>
      </w:r>
      <w:r w:rsidRPr="002C6A19">
        <w:rPr>
          <w:i/>
          <w:iCs/>
          <w:sz w:val="24"/>
          <w:szCs w:val="24"/>
          <w:lang w:val="en-GB"/>
        </w:rPr>
        <w:t>what</w:t>
      </w:r>
      <w:r w:rsidRPr="002C6A19">
        <w:rPr>
          <w:sz w:val="24"/>
          <w:szCs w:val="24"/>
          <w:lang w:val="en-GB"/>
        </w:rPr>
        <w:t xml:space="preserve">” dari kuantitas penjualan produknya demi menjaga kepentingan tujuan dari berbisnis yaitu untuk memperoleh keuntungan sebanyak-banyaknya. Konsepsi </w:t>
      </w:r>
      <w:r w:rsidRPr="002C6A19">
        <w:rPr>
          <w:i/>
          <w:iCs/>
          <w:sz w:val="24"/>
          <w:szCs w:val="24"/>
          <w:lang w:val="en-GB"/>
        </w:rPr>
        <w:t>marketing</w:t>
      </w:r>
      <w:r w:rsidRPr="002C6A19">
        <w:rPr>
          <w:sz w:val="24"/>
          <w:szCs w:val="24"/>
          <w:lang w:val="en-GB"/>
        </w:rPr>
        <w:t xml:space="preserve"> sekarang dilihat dari “</w:t>
      </w:r>
      <w:r w:rsidRPr="002C6A19">
        <w:rPr>
          <w:i/>
          <w:iCs/>
          <w:sz w:val="24"/>
          <w:szCs w:val="24"/>
          <w:lang w:val="en-GB"/>
        </w:rPr>
        <w:t>how</w:t>
      </w:r>
      <w:r w:rsidRPr="002C6A19">
        <w:rPr>
          <w:sz w:val="24"/>
          <w:szCs w:val="24"/>
          <w:lang w:val="en-GB"/>
        </w:rPr>
        <w:t>” yang memprioritraskan kepuasan pihak pelanggan atau konsumennya.</w:t>
      </w:r>
    </w:p>
    <w:p w14:paraId="1F564D3F" w14:textId="4A3B1998" w:rsidR="002C6A19" w:rsidRPr="002C6A19" w:rsidRDefault="002C6A19" w:rsidP="003B4234">
      <w:pPr>
        <w:ind w:left="0" w:hanging="2"/>
        <w:jc w:val="both"/>
        <w:rPr>
          <w:sz w:val="24"/>
          <w:szCs w:val="24"/>
          <w:lang w:val="en-GB"/>
        </w:rPr>
      </w:pPr>
      <w:r w:rsidRPr="002C6A19">
        <w:rPr>
          <w:sz w:val="24"/>
          <w:szCs w:val="24"/>
          <w:lang w:val="en-GB"/>
        </w:rPr>
        <w:t xml:space="preserve">Thomas L. Harris dalam </w:t>
      </w:r>
      <w:r w:rsidRPr="002C6A19">
        <w:rPr>
          <w:sz w:val="24"/>
          <w:szCs w:val="24"/>
          <w:lang w:val="en-GB"/>
        </w:rPr>
        <w:fldChar w:fldCharType="begin" w:fldLock="1"/>
      </w:r>
      <w:r w:rsidRPr="002C6A19">
        <w:rPr>
          <w:sz w:val="24"/>
          <w:szCs w:val="24"/>
          <w:lang w:val="en-GB"/>
        </w:rPr>
        <w:instrText>ADDIN CSL_CITATION {"citationItems":[{"id":"ITEM-1","itemData":{"abstract":"Penelitian ini membahas tentang bagaimana pembentukan citra Go-food di kota Surabaya melalui Marketing Public Relations (MPRRumusan masalahnya adalah Bagaimanakah strategi marketing public relations Go-Food dalam membangun citra perusahaan di kota Surabaya. Penelitian ini menggunakan pendekatan kualitatif dan jenis penelitian deskriptif dengan metode penelitian studi kasus. Hasil penelitian ini adalah Go-Food dalam membentuk citranya di Surabaya melaksanakan strategi marketing public relation dengan melakukan serangkaian kegiatan dalam mewujudkan strateginya tersebut. Kegiatan-kegiatan yang dilakukan meliputi: analisis situasi, proses perencanaan, pelaksanaan dan pengevaluasian program-program yang dapat merangsang keinginan memesan dan kepuasan konsumen.Analisis situasi adalah analisa terhadap keadaan pasar sebelum produk layanan akan diinformasikan. Kemudian hasilnya digunakan dalam perencanaan guna menentukan publik suatu perusahaan. Evaluasi dilakukan untuk mengumpulkan pengetahuan serta pemahaman terhadap hasil pelaksanaan strategi MPR. Kata","author":[{"dropping-particle":"","family":"Fahri","given":"Lalu Muhammad","non-dropping-particle":"","parse-names":false,"suffix":""}],"container-title":"Jurnal Riset Ekonomi, Manajemen, Bisnis dan Akuntansi","id":"ITEM-1","issued":{"date-parts":[["2017"]]},"page":"1-10","title":"Strategi Marketing Public Relations Go-Food dalam Pembentukan Citra Perusahaan di Kota Surabaya","type":"article-journal","volume":"1"},"uris":["http://www.mendeley.com/documents/?uuid=fce847e6-8128-4d18-a18e-b4ecb83bfb48"]}],"mendeley":{"formattedCitation":"(Fahri, 2017)","manualFormatting":"(Fahri, 2017:vi)","plainTextFormattedCitation":"(Fahri, 2017)","previouslyFormattedCitation":"(Fahri, 2017)"},"properties":{"noteIndex":0},"schema":"https://github.com/citation-style-language/schema/raw/master/csl-citation.json"}</w:instrText>
      </w:r>
      <w:r w:rsidRPr="002C6A19">
        <w:rPr>
          <w:sz w:val="24"/>
          <w:szCs w:val="24"/>
          <w:lang w:val="en-GB"/>
        </w:rPr>
        <w:fldChar w:fldCharType="separate"/>
      </w:r>
      <w:r w:rsidRPr="002C6A19">
        <w:rPr>
          <w:noProof/>
          <w:sz w:val="24"/>
          <w:szCs w:val="24"/>
          <w:lang w:val="en-GB"/>
        </w:rPr>
        <w:t>(Fahri, 2017:vi)</w:t>
      </w:r>
      <w:r w:rsidRPr="002C6A19">
        <w:rPr>
          <w:sz w:val="24"/>
          <w:szCs w:val="24"/>
        </w:rPr>
        <w:fldChar w:fldCharType="end"/>
      </w:r>
      <w:r w:rsidRPr="002C6A19">
        <w:rPr>
          <w:sz w:val="24"/>
          <w:szCs w:val="24"/>
          <w:lang w:val="en-GB"/>
        </w:rPr>
        <w:t xml:space="preserve"> mengatakan,</w:t>
      </w:r>
    </w:p>
    <w:p w14:paraId="04C234CA" w14:textId="6359A531" w:rsidR="002C6A19" w:rsidRPr="002C6A19" w:rsidRDefault="002C6A19" w:rsidP="002C6A19">
      <w:pPr>
        <w:ind w:left="0" w:hanging="2"/>
        <w:jc w:val="both"/>
        <w:rPr>
          <w:sz w:val="24"/>
          <w:szCs w:val="24"/>
          <w:lang w:val="en-GB"/>
        </w:rPr>
      </w:pPr>
      <w:r w:rsidRPr="002C6A19">
        <w:rPr>
          <w:sz w:val="24"/>
          <w:szCs w:val="24"/>
          <w:lang w:val="en-GB"/>
        </w:rPr>
        <w:t xml:space="preserve">“Penggunaan strategi dan teknik </w:t>
      </w:r>
      <w:r w:rsidRPr="002C6A19">
        <w:rPr>
          <w:i/>
          <w:iCs/>
          <w:sz w:val="24"/>
          <w:szCs w:val="24"/>
          <w:lang w:val="en-GB"/>
        </w:rPr>
        <w:t>public relations</w:t>
      </w:r>
      <w:r w:rsidRPr="002C6A19">
        <w:rPr>
          <w:sz w:val="24"/>
          <w:szCs w:val="24"/>
          <w:lang w:val="en-GB"/>
        </w:rPr>
        <w:t xml:space="preserve"> untuk mencapai tujuan-tujuan </w:t>
      </w:r>
      <w:r w:rsidRPr="002C6A19">
        <w:rPr>
          <w:i/>
          <w:iCs/>
          <w:sz w:val="24"/>
          <w:szCs w:val="24"/>
          <w:lang w:val="en-GB"/>
        </w:rPr>
        <w:t>marketing</w:t>
      </w:r>
      <w:r w:rsidRPr="002C6A19">
        <w:rPr>
          <w:sz w:val="24"/>
          <w:szCs w:val="24"/>
          <w:lang w:val="en-GB"/>
        </w:rPr>
        <w:t xml:space="preserve">. Tujuan dari </w:t>
      </w:r>
      <w:r w:rsidRPr="002C6A19">
        <w:rPr>
          <w:i/>
          <w:iCs/>
          <w:sz w:val="24"/>
          <w:szCs w:val="24"/>
          <w:lang w:val="en-GB"/>
        </w:rPr>
        <w:t xml:space="preserve">marketing public relations </w:t>
      </w:r>
      <w:r w:rsidRPr="002C6A19">
        <w:rPr>
          <w:sz w:val="24"/>
          <w:szCs w:val="24"/>
          <w:lang w:val="en-GB"/>
        </w:rPr>
        <w:t xml:space="preserve">adalah untuk mendapatkan kesadaran, merangsang penjualan, menfasilitasi komunikasi dan membangun hubungan antara konsumen, perusahaan dan merek produknya. Fungsi pokok </w:t>
      </w:r>
      <w:r w:rsidRPr="002C6A19">
        <w:rPr>
          <w:i/>
          <w:iCs/>
          <w:sz w:val="24"/>
          <w:szCs w:val="24"/>
          <w:lang w:val="en-GB"/>
        </w:rPr>
        <w:t>marketing public relations</w:t>
      </w:r>
      <w:r w:rsidRPr="002C6A19">
        <w:rPr>
          <w:sz w:val="24"/>
          <w:szCs w:val="24"/>
          <w:lang w:val="en-GB"/>
        </w:rPr>
        <w:t xml:space="preserve"> adalah mengkomunikasikan informasi yang kredibel, pemberian sponsor </w:t>
      </w:r>
      <w:r w:rsidRPr="002C6A19">
        <w:rPr>
          <w:i/>
          <w:iCs/>
          <w:sz w:val="24"/>
          <w:szCs w:val="24"/>
          <w:lang w:val="en-GB"/>
        </w:rPr>
        <w:t>event</w:t>
      </w:r>
      <w:r w:rsidRPr="002C6A19">
        <w:rPr>
          <w:sz w:val="24"/>
          <w:szCs w:val="24"/>
          <w:lang w:val="en-GB"/>
        </w:rPr>
        <w:t xml:space="preserve"> yang sesuai serta mendukung kegiatan sosial yang menguntungkan masyarakat.” </w:t>
      </w:r>
    </w:p>
    <w:p w14:paraId="296FEC85" w14:textId="77777777" w:rsidR="002C6A19" w:rsidRPr="002C6A19" w:rsidRDefault="002C6A19" w:rsidP="003B4234">
      <w:pPr>
        <w:ind w:leftChars="0" w:left="0" w:firstLineChars="0" w:firstLine="720"/>
        <w:jc w:val="both"/>
        <w:rPr>
          <w:sz w:val="24"/>
          <w:szCs w:val="24"/>
          <w:lang w:val="en-GB"/>
        </w:rPr>
      </w:pPr>
      <w:r w:rsidRPr="002C6A19">
        <w:rPr>
          <w:sz w:val="24"/>
          <w:szCs w:val="24"/>
          <w:lang w:val="en-GB"/>
        </w:rPr>
        <w:t xml:space="preserve">Pada intinya </w:t>
      </w:r>
      <w:r w:rsidRPr="002C6A19">
        <w:rPr>
          <w:i/>
          <w:iCs/>
          <w:sz w:val="24"/>
          <w:szCs w:val="24"/>
          <w:lang w:val="en-GB"/>
        </w:rPr>
        <w:t>marketing public relation</w:t>
      </w:r>
      <w:r w:rsidRPr="002C6A19">
        <w:rPr>
          <w:sz w:val="24"/>
          <w:szCs w:val="24"/>
          <w:lang w:val="en-GB"/>
        </w:rPr>
        <w:t xml:space="preserve"> berfungsi untuk menciptakan pasar, menjaga citra produk dan menjalin hubungan dengan pelanggan. Peran </w:t>
      </w:r>
      <w:r w:rsidRPr="002C6A19">
        <w:rPr>
          <w:i/>
          <w:iCs/>
          <w:sz w:val="24"/>
          <w:szCs w:val="24"/>
          <w:lang w:val="en-GB"/>
        </w:rPr>
        <w:t>public relations</w:t>
      </w:r>
      <w:r w:rsidRPr="002C6A19">
        <w:rPr>
          <w:sz w:val="24"/>
          <w:szCs w:val="24"/>
          <w:lang w:val="en-GB"/>
        </w:rPr>
        <w:t xml:space="preserve"> dibutuhkan dalam mengelola layanan sesudah penjualan produk. Kegiatan </w:t>
      </w:r>
      <w:r w:rsidRPr="002C6A19">
        <w:rPr>
          <w:i/>
          <w:iCs/>
          <w:sz w:val="24"/>
          <w:szCs w:val="24"/>
          <w:lang w:val="en-GB"/>
        </w:rPr>
        <w:t>marketing public relations</w:t>
      </w:r>
      <w:r w:rsidRPr="002C6A19">
        <w:rPr>
          <w:sz w:val="24"/>
          <w:szCs w:val="24"/>
          <w:lang w:val="en-GB"/>
        </w:rPr>
        <w:t xml:space="preserve"> tidak berenti hanya pada perkenalan produk pada calon pembeli, hubungan dengan konsumen pun tidak berhenti hanya sebatas pada penjualan produk namun berlangsung sampai kepelayanan sesudah penjualan dan terciptalah kepuasan konsumen yang nantinya akan menjadi pelanggan yang loyal pada perusahaan atau produk. Memelihara dan menjaga hubungan dengan pelanggan adalah hal yang krusial bagi praktisi </w:t>
      </w:r>
      <w:r w:rsidRPr="002C6A19">
        <w:rPr>
          <w:i/>
          <w:iCs/>
          <w:sz w:val="24"/>
          <w:szCs w:val="24"/>
          <w:lang w:val="en-GB"/>
        </w:rPr>
        <w:t>marketing public relation</w:t>
      </w:r>
      <w:r w:rsidRPr="002C6A19">
        <w:rPr>
          <w:sz w:val="24"/>
          <w:szCs w:val="24"/>
          <w:lang w:val="en-GB"/>
        </w:rPr>
        <w:t>.</w:t>
      </w:r>
    </w:p>
    <w:p w14:paraId="72EEDC03" w14:textId="43E5137B" w:rsidR="002C6A19" w:rsidRDefault="002C6A19" w:rsidP="003B4234">
      <w:pPr>
        <w:ind w:leftChars="0" w:left="0" w:firstLineChars="0" w:firstLine="720"/>
        <w:jc w:val="both"/>
        <w:rPr>
          <w:sz w:val="24"/>
          <w:szCs w:val="24"/>
          <w:lang w:val="en-GB"/>
        </w:rPr>
      </w:pPr>
      <w:r w:rsidRPr="002C6A19">
        <w:rPr>
          <w:i/>
          <w:iCs/>
          <w:sz w:val="24"/>
          <w:szCs w:val="24"/>
          <w:lang w:val="en-GB"/>
        </w:rPr>
        <w:t>Sales revenue</w:t>
      </w:r>
      <w:r w:rsidRPr="002C6A19">
        <w:rPr>
          <w:sz w:val="24"/>
          <w:szCs w:val="24"/>
          <w:lang w:val="en-GB"/>
        </w:rPr>
        <w:t xml:space="preserve"> adalah pendapatan yang diterima oleh perusahaan dari hasil penjualan produk atau jasa yang ditawarkannya. Dalam akuntasi istilah “</w:t>
      </w:r>
      <w:r w:rsidRPr="002C6A19">
        <w:rPr>
          <w:i/>
          <w:iCs/>
          <w:sz w:val="24"/>
          <w:szCs w:val="24"/>
          <w:lang w:val="en-GB"/>
        </w:rPr>
        <w:t>sales</w:t>
      </w:r>
      <w:r w:rsidRPr="002C6A19">
        <w:rPr>
          <w:sz w:val="24"/>
          <w:szCs w:val="24"/>
          <w:lang w:val="en-GB"/>
        </w:rPr>
        <w:t>” dan “</w:t>
      </w:r>
      <w:r w:rsidRPr="002C6A19">
        <w:rPr>
          <w:i/>
          <w:iCs/>
          <w:sz w:val="24"/>
          <w:szCs w:val="24"/>
          <w:lang w:val="en-GB"/>
        </w:rPr>
        <w:t>revenue</w:t>
      </w:r>
      <w:r w:rsidRPr="002C6A19">
        <w:rPr>
          <w:sz w:val="24"/>
          <w:szCs w:val="24"/>
          <w:lang w:val="en-GB"/>
        </w:rPr>
        <w:t xml:space="preserve">” sering kali digunakan secara bergantian untuk mengartikan hal yang sama. Namun </w:t>
      </w:r>
      <w:r w:rsidRPr="002C6A19">
        <w:rPr>
          <w:i/>
          <w:iCs/>
          <w:sz w:val="24"/>
          <w:szCs w:val="24"/>
          <w:lang w:val="en-GB"/>
        </w:rPr>
        <w:t>sales revenue</w:t>
      </w:r>
      <w:r w:rsidRPr="002C6A19">
        <w:rPr>
          <w:sz w:val="24"/>
          <w:szCs w:val="24"/>
          <w:lang w:val="en-GB"/>
        </w:rPr>
        <w:t xml:space="preserve"> merupakan pendapatan jumlah kotor yang belom dipotong dengan biaya produksi dan lain-lain </w:t>
      </w:r>
      <w:r w:rsidRPr="002C6A19">
        <w:rPr>
          <w:sz w:val="24"/>
          <w:szCs w:val="24"/>
          <w:lang w:val="en-GB"/>
        </w:rPr>
        <w:fldChar w:fldCharType="begin" w:fldLock="1"/>
      </w:r>
      <w:r w:rsidRPr="002C6A19">
        <w:rPr>
          <w:sz w:val="24"/>
          <w:szCs w:val="24"/>
          <w:lang w:val="en-GB"/>
        </w:rPr>
        <w:instrText>ADDIN CSL_CITATION {"citationItems":[{"id":"ITEM-1","itemData":{"URL":"https://corporatefinanceinstitute.com/resources/knowledge/accounting/sales-revenue/","author":[{"dropping-particle":"","family":"CFI Education Inc.","given":"","non-dropping-particle":"","parse-names":false,"suffix":""}],"container-title":"CFI Education Inc.","id":"ITEM-1","issued":{"date-parts":[["0"]]},"title":"Sales Revenue: The Starting Point of The Income Statement","type":"webpage"},"uris":["http://www.mendeley.com/documents/?uuid=abe8ee36-78b0-4ea4-a631-fc81c1650d2c"]}],"mendeley":{"formattedCitation":"(CFI Education Inc., n.d.)","manualFormatting":"(CFI Education Inc., 2021)","plainTextFormattedCitation":"(CFI Education Inc., n.d.)","previouslyFormattedCitation":"(CFI Education Inc., n.d.)"},"properties":{"noteIndex":0},"schema":"https://github.com/citation-style-language/schema/raw/master/csl-citation.json"}</w:instrText>
      </w:r>
      <w:r w:rsidRPr="002C6A19">
        <w:rPr>
          <w:sz w:val="24"/>
          <w:szCs w:val="24"/>
          <w:lang w:val="en-GB"/>
        </w:rPr>
        <w:fldChar w:fldCharType="separate"/>
      </w:r>
      <w:r w:rsidRPr="002C6A19">
        <w:rPr>
          <w:noProof/>
          <w:sz w:val="24"/>
          <w:szCs w:val="24"/>
          <w:lang w:val="en-GB"/>
        </w:rPr>
        <w:t>(CFI Education Inc., 2021)</w:t>
      </w:r>
      <w:r w:rsidRPr="002C6A19">
        <w:rPr>
          <w:sz w:val="24"/>
          <w:szCs w:val="24"/>
          <w:lang w:val="en-GB"/>
        </w:rPr>
        <w:fldChar w:fldCharType="end"/>
      </w:r>
      <w:r w:rsidR="003B4234">
        <w:rPr>
          <w:sz w:val="24"/>
          <w:szCs w:val="24"/>
          <w:lang w:val="en-GB"/>
        </w:rPr>
        <w:t xml:space="preserve">. </w:t>
      </w:r>
      <w:r w:rsidRPr="002C6A19">
        <w:rPr>
          <w:i/>
          <w:iCs/>
          <w:sz w:val="24"/>
          <w:szCs w:val="24"/>
          <w:lang w:val="en-GB"/>
        </w:rPr>
        <w:t xml:space="preserve">Sales revenue </w:t>
      </w:r>
      <w:r w:rsidRPr="002C6A19">
        <w:rPr>
          <w:sz w:val="24"/>
          <w:szCs w:val="24"/>
          <w:lang w:val="en-GB"/>
        </w:rPr>
        <w:t xml:space="preserve">dan </w:t>
      </w:r>
      <w:r w:rsidRPr="002C6A19">
        <w:rPr>
          <w:i/>
          <w:iCs/>
          <w:sz w:val="24"/>
          <w:szCs w:val="24"/>
          <w:lang w:val="en-GB"/>
        </w:rPr>
        <w:t>income</w:t>
      </w:r>
      <w:r w:rsidRPr="002C6A19">
        <w:rPr>
          <w:sz w:val="24"/>
          <w:szCs w:val="24"/>
          <w:lang w:val="en-GB"/>
        </w:rPr>
        <w:t xml:space="preserve"> adalah dua hal yang berbeda. </w:t>
      </w:r>
      <w:r w:rsidRPr="002C6A19">
        <w:rPr>
          <w:i/>
          <w:iCs/>
          <w:sz w:val="24"/>
          <w:szCs w:val="24"/>
          <w:lang w:val="en-GB"/>
        </w:rPr>
        <w:t>Sales revenue</w:t>
      </w:r>
      <w:r w:rsidRPr="002C6A19">
        <w:rPr>
          <w:sz w:val="24"/>
          <w:szCs w:val="24"/>
          <w:lang w:val="en-GB"/>
        </w:rPr>
        <w:t xml:space="preserve"> adalah hasil kotor / pendapatan kotor dari penjualan produk atau jasa dalam satu periode akan tetapi </w:t>
      </w:r>
      <w:r w:rsidRPr="002C6A19">
        <w:rPr>
          <w:i/>
          <w:iCs/>
          <w:sz w:val="24"/>
          <w:szCs w:val="24"/>
          <w:lang w:val="en-GB"/>
        </w:rPr>
        <w:t>income</w:t>
      </w:r>
      <w:r w:rsidRPr="002C6A19">
        <w:rPr>
          <w:sz w:val="24"/>
          <w:szCs w:val="24"/>
          <w:lang w:val="en-GB"/>
        </w:rPr>
        <w:t xml:space="preserve"> miliki arti keuntungan bersih atau </w:t>
      </w:r>
      <w:r w:rsidRPr="002C6A19">
        <w:rPr>
          <w:i/>
          <w:iCs/>
          <w:sz w:val="24"/>
          <w:szCs w:val="24"/>
          <w:lang w:val="en-GB"/>
        </w:rPr>
        <w:t>netto</w:t>
      </w:r>
      <w:r w:rsidRPr="002C6A19">
        <w:rPr>
          <w:sz w:val="24"/>
          <w:szCs w:val="24"/>
          <w:lang w:val="en-GB"/>
        </w:rPr>
        <w:t xml:space="preserve"> dalam sebuah periode bisnis.</w:t>
      </w:r>
    </w:p>
    <w:p w14:paraId="36EAA0E3" w14:textId="77777777" w:rsidR="002C6A19" w:rsidRPr="002C6A19" w:rsidRDefault="002C6A19" w:rsidP="003B4234">
      <w:pPr>
        <w:ind w:leftChars="0" w:left="0" w:firstLineChars="0" w:firstLine="720"/>
        <w:jc w:val="both"/>
        <w:rPr>
          <w:sz w:val="24"/>
          <w:szCs w:val="24"/>
          <w:lang w:val="en-GB"/>
        </w:rPr>
      </w:pPr>
      <w:r w:rsidRPr="002C6A19">
        <w:rPr>
          <w:sz w:val="24"/>
          <w:szCs w:val="24"/>
          <w:lang w:val="en-GB"/>
        </w:rPr>
        <w:lastRenderedPageBreak/>
        <w:t xml:space="preserve">Tujuan utama marketing public relations ialah membangun awareness, meningkatkan angka penjualan, memberikan sarana komunikasi serta menjalin hubungan dengan pelanggan, perusahaan dan brand. </w:t>
      </w:r>
    </w:p>
    <w:p w14:paraId="622AE9A8" w14:textId="77777777" w:rsidR="002C6A19" w:rsidRPr="002C6A19" w:rsidRDefault="002C6A19" w:rsidP="002C6A19">
      <w:pPr>
        <w:ind w:left="0" w:hanging="2"/>
        <w:jc w:val="both"/>
        <w:rPr>
          <w:sz w:val="24"/>
          <w:szCs w:val="24"/>
          <w:lang w:val="en-GB"/>
        </w:rPr>
      </w:pPr>
      <w:r w:rsidRPr="002C6A19">
        <w:rPr>
          <w:sz w:val="24"/>
          <w:szCs w:val="24"/>
          <w:lang w:val="en-GB"/>
        </w:rPr>
        <w:t>Perencanaan program marketing public relaations yang efisien dapat dicapai menggunakan teori Whalen’s 7 Steps Strategic Planning Process. Kegiatan proses perencanaan dibagi menjadi 7 langkah yang diawali dengan analisa situasi, menyusun tujuan kegiatan, membentuk strategi perusahaan dan targetmya, membuat pesan inti, menentukan taktik hingga evaluasi. 7 steps of Whalen’s Strategic Planning Process adalah:</w:t>
      </w:r>
    </w:p>
    <w:p w14:paraId="2352C4AC" w14:textId="77777777" w:rsidR="002C6A19" w:rsidRPr="002C6A19" w:rsidRDefault="002C6A19" w:rsidP="002C6A19">
      <w:pPr>
        <w:ind w:left="0" w:hanging="2"/>
        <w:jc w:val="both"/>
        <w:rPr>
          <w:sz w:val="24"/>
          <w:szCs w:val="24"/>
          <w:lang w:val="en-GB"/>
        </w:rPr>
      </w:pPr>
      <w:r w:rsidRPr="002C6A19">
        <w:rPr>
          <w:sz w:val="24"/>
          <w:szCs w:val="24"/>
          <w:lang w:val="en-GB"/>
        </w:rPr>
        <w:t>1.</w:t>
      </w:r>
      <w:r w:rsidRPr="002C6A19">
        <w:rPr>
          <w:sz w:val="24"/>
          <w:szCs w:val="24"/>
          <w:lang w:val="en-GB"/>
        </w:rPr>
        <w:tab/>
      </w:r>
      <w:r w:rsidRPr="00792069">
        <w:rPr>
          <w:i/>
          <w:sz w:val="24"/>
          <w:szCs w:val="24"/>
          <w:lang w:val="en-GB"/>
        </w:rPr>
        <w:t>Analysis Situation</w:t>
      </w:r>
    </w:p>
    <w:p w14:paraId="394FD0E1" w14:textId="77777777" w:rsidR="002C6A19" w:rsidRPr="002C6A19" w:rsidRDefault="002C6A19" w:rsidP="002C6A19">
      <w:pPr>
        <w:ind w:left="0" w:hanging="2"/>
        <w:jc w:val="both"/>
        <w:rPr>
          <w:sz w:val="24"/>
          <w:szCs w:val="24"/>
          <w:lang w:val="en-GB"/>
        </w:rPr>
      </w:pPr>
      <w:r w:rsidRPr="002C6A19">
        <w:rPr>
          <w:sz w:val="24"/>
          <w:szCs w:val="24"/>
          <w:lang w:val="en-GB"/>
        </w:rPr>
        <w:t>Memperoleh data dan informasi yang relevan tentang kondisi pasar yang berhubungan dengan perusahaan. Data ini dapat diperoleh dari arsip/dokumen internal perusahaan atau melakukan research yang diperlukan menggunakan internet. Hal ini dilakukan guna untuk menggambarkan tingkat persaingan dalam industri dan lingkungannya yang melingkupi kondisi alamiah lingkungan.</w:t>
      </w:r>
    </w:p>
    <w:p w14:paraId="460D0BC6" w14:textId="77777777" w:rsidR="002C6A19" w:rsidRPr="002C6A19" w:rsidRDefault="002C6A19" w:rsidP="002C6A19">
      <w:pPr>
        <w:ind w:left="0" w:hanging="2"/>
        <w:jc w:val="both"/>
        <w:rPr>
          <w:sz w:val="24"/>
          <w:szCs w:val="24"/>
          <w:lang w:val="en-GB"/>
        </w:rPr>
      </w:pPr>
      <w:r w:rsidRPr="002C6A19">
        <w:rPr>
          <w:sz w:val="24"/>
          <w:szCs w:val="24"/>
          <w:lang w:val="en-GB"/>
        </w:rPr>
        <w:t>2.</w:t>
      </w:r>
      <w:r w:rsidRPr="002C6A19">
        <w:rPr>
          <w:sz w:val="24"/>
          <w:szCs w:val="24"/>
          <w:lang w:val="en-GB"/>
        </w:rPr>
        <w:tab/>
      </w:r>
      <w:r w:rsidRPr="00792069">
        <w:rPr>
          <w:i/>
          <w:sz w:val="24"/>
          <w:szCs w:val="24"/>
          <w:lang w:val="en-GB"/>
        </w:rPr>
        <w:t>Setting the Objectives</w:t>
      </w:r>
    </w:p>
    <w:p w14:paraId="7D898211" w14:textId="77777777" w:rsidR="002C6A19" w:rsidRPr="002C6A19" w:rsidRDefault="002C6A19" w:rsidP="002C6A19">
      <w:pPr>
        <w:ind w:left="0" w:hanging="2"/>
        <w:jc w:val="both"/>
        <w:rPr>
          <w:sz w:val="24"/>
          <w:szCs w:val="24"/>
          <w:lang w:val="en-GB"/>
        </w:rPr>
      </w:pPr>
      <w:r w:rsidRPr="002C6A19">
        <w:rPr>
          <w:sz w:val="24"/>
          <w:szCs w:val="24"/>
          <w:lang w:val="en-GB"/>
        </w:rPr>
        <w:t>Objektif harus bersifat spesifik, dapat diukur dan terikat dengan tujuan perusahaan. Tujuan ini akan diukur keberhasilannya saat evaluasi. Dalam menentukan objektif terdapat dua bagian yaitu short-term (jangka pendek) dan long-term (jangka panjang). Objektif short-term lebih bersifat kepada hasil pemasukan atau hasil pencapaian perusahaan dalam bentuk angka, kemudian jika objektif long-term lebih kepada perubahan perilaku konsumen sesuai keinginan perusahaan. Seluruh kegiatan marketing public relations wajib berkesinambungan dengan tujuan bisnis dan marketing secara keseluruhan.</w:t>
      </w:r>
    </w:p>
    <w:p w14:paraId="1F4FCFE5" w14:textId="77777777" w:rsidR="002C6A19" w:rsidRPr="002C6A19" w:rsidRDefault="002C6A19" w:rsidP="002C6A19">
      <w:pPr>
        <w:ind w:left="0" w:hanging="2"/>
        <w:jc w:val="both"/>
        <w:rPr>
          <w:sz w:val="24"/>
          <w:szCs w:val="24"/>
          <w:lang w:val="en-GB"/>
        </w:rPr>
      </w:pPr>
      <w:r w:rsidRPr="002C6A19">
        <w:rPr>
          <w:sz w:val="24"/>
          <w:szCs w:val="24"/>
          <w:lang w:val="en-GB"/>
        </w:rPr>
        <w:t>3.</w:t>
      </w:r>
      <w:r w:rsidRPr="002C6A19">
        <w:rPr>
          <w:sz w:val="24"/>
          <w:szCs w:val="24"/>
          <w:lang w:val="en-GB"/>
        </w:rPr>
        <w:tab/>
      </w:r>
      <w:r w:rsidRPr="00792069">
        <w:rPr>
          <w:i/>
          <w:sz w:val="24"/>
          <w:szCs w:val="24"/>
          <w:lang w:val="en-GB"/>
        </w:rPr>
        <w:t>Defining Strategy</w:t>
      </w:r>
    </w:p>
    <w:p w14:paraId="2F15FFD3" w14:textId="6D4033E3" w:rsidR="002C6A19" w:rsidRDefault="002C6A19" w:rsidP="002C6A19">
      <w:pPr>
        <w:ind w:left="0" w:hanging="2"/>
        <w:jc w:val="both"/>
        <w:rPr>
          <w:sz w:val="24"/>
          <w:szCs w:val="24"/>
          <w:lang w:val="en-GB"/>
        </w:rPr>
      </w:pPr>
      <w:r w:rsidRPr="002C6A19">
        <w:rPr>
          <w:sz w:val="24"/>
          <w:szCs w:val="24"/>
          <w:lang w:val="en-GB"/>
        </w:rPr>
        <w:t>Strategi adalah rangka dan gambaran umum mengenai program marketing public relations yang akan dijalankan. Stephen P. Robins dalam (Nasution, 2019:44) mengatakan, strategi memiliki makna sebagai pemilihan tujuan dan sasaran perusahaan long-term. Menentukan cara pelaksanaan serta mendistribusi sumber daya yang diperlukan utuk mempermudah mencapai tujuan. Pembuatan strategi marketing public relations harus disesuaikan dengan budget yang ada agar praktisi perusahaan dapat merencanakan strategi yang efektif dan efisien.</w:t>
      </w:r>
    </w:p>
    <w:p w14:paraId="262E7BF6" w14:textId="77777777" w:rsidR="00B8653C" w:rsidRPr="00B8653C" w:rsidRDefault="00B8653C" w:rsidP="00B8653C">
      <w:pPr>
        <w:ind w:left="0" w:hanging="2"/>
        <w:jc w:val="both"/>
        <w:rPr>
          <w:sz w:val="24"/>
          <w:szCs w:val="24"/>
          <w:lang w:val="en-GB"/>
        </w:rPr>
      </w:pPr>
      <w:r w:rsidRPr="00B8653C">
        <w:rPr>
          <w:sz w:val="24"/>
          <w:szCs w:val="24"/>
          <w:lang w:val="en-GB"/>
        </w:rPr>
        <w:t>4.</w:t>
      </w:r>
      <w:r w:rsidRPr="00B8653C">
        <w:rPr>
          <w:sz w:val="24"/>
          <w:szCs w:val="24"/>
          <w:lang w:val="en-GB"/>
        </w:rPr>
        <w:tab/>
      </w:r>
      <w:r w:rsidRPr="00792069">
        <w:rPr>
          <w:i/>
          <w:sz w:val="24"/>
          <w:szCs w:val="24"/>
          <w:lang w:val="en-GB"/>
        </w:rPr>
        <w:t>Identifying the Targets</w:t>
      </w:r>
    </w:p>
    <w:p w14:paraId="53138107" w14:textId="691B24C9" w:rsidR="002C6A19" w:rsidRDefault="00B8653C" w:rsidP="00B8653C">
      <w:pPr>
        <w:ind w:left="0" w:hanging="2"/>
        <w:jc w:val="both"/>
        <w:rPr>
          <w:sz w:val="24"/>
          <w:szCs w:val="24"/>
          <w:lang w:val="en-GB"/>
        </w:rPr>
      </w:pPr>
      <w:r w:rsidRPr="00B8653C">
        <w:rPr>
          <w:sz w:val="24"/>
          <w:szCs w:val="24"/>
          <w:lang w:val="en-GB"/>
        </w:rPr>
        <w:t>Penentuan target harus disesuaikan dengan tujuan dan strategi yang telah dipilih sebelumnya. Semenjak strategi marketing public relations terbukti bisa berhasil memperoleh target dengan pengeluaran dana yang jauh lebih sedikit dibandingkan dengan penggunaan iklan, Perencanaan marketing public relations tak hanya fokus pada target utama namun juga harus mencoba membidik konsumer sekunder.</w:t>
      </w:r>
    </w:p>
    <w:p w14:paraId="19D1C12E" w14:textId="77777777" w:rsidR="00B8653C" w:rsidRPr="00B8653C" w:rsidRDefault="00B8653C" w:rsidP="00B8653C">
      <w:pPr>
        <w:ind w:left="0" w:hanging="2"/>
        <w:jc w:val="both"/>
        <w:rPr>
          <w:sz w:val="24"/>
          <w:szCs w:val="24"/>
          <w:lang w:val="en-GB"/>
        </w:rPr>
      </w:pPr>
      <w:r w:rsidRPr="00B8653C">
        <w:rPr>
          <w:sz w:val="24"/>
          <w:szCs w:val="24"/>
          <w:lang w:val="en-GB"/>
        </w:rPr>
        <w:t>5.</w:t>
      </w:r>
      <w:r w:rsidRPr="00B8653C">
        <w:rPr>
          <w:sz w:val="24"/>
          <w:szCs w:val="24"/>
          <w:lang w:val="en-GB"/>
        </w:rPr>
        <w:tab/>
      </w:r>
      <w:r w:rsidRPr="00792069">
        <w:rPr>
          <w:i/>
          <w:sz w:val="24"/>
          <w:szCs w:val="24"/>
          <w:lang w:val="en-GB"/>
        </w:rPr>
        <w:t>Creating Messages</w:t>
      </w:r>
    </w:p>
    <w:p w14:paraId="1EECBF9B" w14:textId="77777777" w:rsidR="00B8653C" w:rsidRPr="00B8653C" w:rsidRDefault="00B8653C" w:rsidP="00B8653C">
      <w:pPr>
        <w:ind w:left="0" w:hanging="2"/>
        <w:jc w:val="both"/>
        <w:rPr>
          <w:sz w:val="24"/>
          <w:szCs w:val="24"/>
          <w:lang w:val="en-GB"/>
        </w:rPr>
      </w:pPr>
      <w:r w:rsidRPr="00B8653C">
        <w:rPr>
          <w:sz w:val="24"/>
          <w:szCs w:val="24"/>
          <w:lang w:val="en-GB"/>
        </w:rPr>
        <w:t>Membangun pesan wajib berdasarkan pada wawasan/insights yang mendalam. Saat insights sudah diketahui, perusahaan mampu memahami kebutuhan dan kepentingan publik sekaligus hal-hal yang merangsang pemikiran konsumen dalam membuat keputusan pembelian terhadap produk atau jasa perusahaan. Kunci dari membangun adalah pesan harus bersifat persuasive. Fokuskan pesan pada keuntungan dari produk atau jasa yang akan didapatkan oleh target publik serta tunjukkan suatu inovasi yang dilakukan oleh perusahaan.</w:t>
      </w:r>
    </w:p>
    <w:p w14:paraId="7B7F5221" w14:textId="77777777" w:rsidR="00B8653C" w:rsidRPr="00792069" w:rsidRDefault="00B8653C" w:rsidP="00B8653C">
      <w:pPr>
        <w:ind w:left="0" w:hanging="2"/>
        <w:jc w:val="both"/>
        <w:rPr>
          <w:i/>
          <w:sz w:val="24"/>
          <w:szCs w:val="24"/>
          <w:lang w:val="en-GB"/>
        </w:rPr>
      </w:pPr>
      <w:r w:rsidRPr="00B8653C">
        <w:rPr>
          <w:sz w:val="24"/>
          <w:szCs w:val="24"/>
          <w:lang w:val="en-GB"/>
        </w:rPr>
        <w:t>6.</w:t>
      </w:r>
      <w:r w:rsidRPr="00B8653C">
        <w:rPr>
          <w:sz w:val="24"/>
          <w:szCs w:val="24"/>
          <w:lang w:val="en-GB"/>
        </w:rPr>
        <w:tab/>
      </w:r>
      <w:r w:rsidRPr="00792069">
        <w:rPr>
          <w:i/>
          <w:sz w:val="24"/>
          <w:szCs w:val="24"/>
          <w:lang w:val="en-GB"/>
        </w:rPr>
        <w:t>Identifying Tactics</w:t>
      </w:r>
    </w:p>
    <w:p w14:paraId="5E7EBE5D" w14:textId="77777777" w:rsidR="00B8653C" w:rsidRPr="00B8653C" w:rsidRDefault="00B8653C" w:rsidP="00B8653C">
      <w:pPr>
        <w:ind w:left="0" w:hanging="2"/>
        <w:jc w:val="both"/>
        <w:rPr>
          <w:sz w:val="24"/>
          <w:szCs w:val="24"/>
          <w:lang w:val="en-GB"/>
        </w:rPr>
      </w:pPr>
      <w:r w:rsidRPr="00B8653C">
        <w:rPr>
          <w:sz w:val="24"/>
          <w:szCs w:val="24"/>
          <w:lang w:val="en-GB"/>
        </w:rPr>
        <w:t xml:space="preserve">Fungsi taktik adalah menguraikan metode yang akan diimplementasikan untuk menggapai tujuan dari strategi marketing public relations. Taktik dibuat secara </w:t>
      </w:r>
      <w:r w:rsidRPr="00B8653C">
        <w:rPr>
          <w:sz w:val="24"/>
          <w:szCs w:val="24"/>
          <w:lang w:val="en-GB"/>
        </w:rPr>
        <w:lastRenderedPageBreak/>
        <w:t xml:space="preserve">rinci, digambarkan menggunakan timeline dan perhitungan anggaran yang akurat.  </w:t>
      </w:r>
    </w:p>
    <w:p w14:paraId="3F59D1B9" w14:textId="77777777" w:rsidR="00B8653C" w:rsidRPr="00B8653C" w:rsidRDefault="00B8653C" w:rsidP="00B8653C">
      <w:pPr>
        <w:ind w:left="0" w:hanging="2"/>
        <w:jc w:val="both"/>
        <w:rPr>
          <w:sz w:val="24"/>
          <w:szCs w:val="24"/>
          <w:lang w:val="en-GB"/>
        </w:rPr>
      </w:pPr>
      <w:r w:rsidRPr="00B8653C">
        <w:rPr>
          <w:sz w:val="24"/>
          <w:szCs w:val="24"/>
          <w:lang w:val="en-GB"/>
        </w:rPr>
        <w:t>Cutlip dalam (Nasution, 2019:45), mengemukakan bahwa strategi mengacu kepada konsep, pendekatan atau cara umum untuk strategi yang dibuat guna mencapai tujuan, sementara taktik lebih mengacu pada level operasional. Dalam perencanaan taktik harus mempertimbangkan budget yang dipakai.</w:t>
      </w:r>
    </w:p>
    <w:p w14:paraId="73CF7B2C" w14:textId="77777777" w:rsidR="00B8653C" w:rsidRPr="00B8653C" w:rsidRDefault="00B8653C" w:rsidP="00B8653C">
      <w:pPr>
        <w:ind w:left="0" w:hanging="2"/>
        <w:jc w:val="both"/>
        <w:rPr>
          <w:sz w:val="24"/>
          <w:szCs w:val="24"/>
          <w:lang w:val="en-GB"/>
        </w:rPr>
      </w:pPr>
      <w:r w:rsidRPr="00B8653C">
        <w:rPr>
          <w:sz w:val="24"/>
          <w:szCs w:val="24"/>
          <w:lang w:val="en-GB"/>
        </w:rPr>
        <w:t>7.</w:t>
      </w:r>
      <w:r w:rsidRPr="00B8653C">
        <w:rPr>
          <w:sz w:val="24"/>
          <w:szCs w:val="24"/>
          <w:lang w:val="en-GB"/>
        </w:rPr>
        <w:tab/>
      </w:r>
      <w:r w:rsidRPr="00792069">
        <w:rPr>
          <w:i/>
          <w:sz w:val="24"/>
          <w:szCs w:val="24"/>
          <w:lang w:val="en-GB"/>
        </w:rPr>
        <w:t>Evaluating the Results of Marketing Public Relations</w:t>
      </w:r>
    </w:p>
    <w:p w14:paraId="515F0F55" w14:textId="3A5C0F7A" w:rsidR="00B8653C" w:rsidRDefault="00B8653C" w:rsidP="00B8653C">
      <w:pPr>
        <w:ind w:left="0" w:hanging="2"/>
        <w:jc w:val="both"/>
        <w:rPr>
          <w:sz w:val="24"/>
          <w:szCs w:val="24"/>
          <w:lang w:val="en-GB"/>
        </w:rPr>
      </w:pPr>
      <w:r w:rsidRPr="00B8653C">
        <w:rPr>
          <w:sz w:val="24"/>
          <w:szCs w:val="24"/>
          <w:lang w:val="en-GB"/>
        </w:rPr>
        <w:t>Strategi marketing public relations dilakukan guna untuk melihat perubahan perilaku dan persepsi konsumen terhadap perusahaan secara keseluruhan. Perubahan-perubahan tersebut adalah awareness, interest dan purchase intention. Setelah menjalankan strategi marketing public relations yang sudah dibuat, evaluasi perlu dilakukan untuk mengetahui keberhasilan atau kesuksesan suatu strategi. Evaluasi erat hubungannya dengan penentuan objektif dikarenakan apa yang diukur pada evaluasi adalah apakah objektif-objektif tersebut yang sudah ditentukan tercapai atau tidak.</w:t>
      </w:r>
    </w:p>
    <w:p w14:paraId="0711EA32" w14:textId="77777777" w:rsidR="00B8653C" w:rsidRPr="00B8653C" w:rsidRDefault="00B8653C" w:rsidP="003B4234">
      <w:pPr>
        <w:ind w:leftChars="0" w:left="0" w:firstLineChars="0" w:firstLine="720"/>
        <w:jc w:val="both"/>
        <w:rPr>
          <w:sz w:val="24"/>
          <w:szCs w:val="24"/>
          <w:lang w:val="en-GB"/>
        </w:rPr>
      </w:pPr>
      <w:r w:rsidRPr="00B8653C">
        <w:rPr>
          <w:sz w:val="24"/>
          <w:szCs w:val="24"/>
          <w:lang w:val="en-GB"/>
        </w:rPr>
        <w:t>Thomas L. Harris mengatakan bahwa ada tiga pendekatan marketing public relations yang menggabungkan antara strategi pemasaran tradisional dan dimensi mega-marketing yang membutuhkan komunikasi dengan bagian yang bukan bagian dari pemasaran tradisional (Harris, 1991:48-50) .</w:t>
      </w:r>
    </w:p>
    <w:p w14:paraId="555235BD" w14:textId="77777777" w:rsidR="00B8653C" w:rsidRPr="00B8653C" w:rsidRDefault="00B8653C" w:rsidP="00B8653C">
      <w:pPr>
        <w:ind w:left="0" w:hanging="2"/>
        <w:jc w:val="both"/>
        <w:rPr>
          <w:sz w:val="24"/>
          <w:szCs w:val="24"/>
          <w:lang w:val="en-GB"/>
        </w:rPr>
      </w:pPr>
      <w:r w:rsidRPr="00B8653C">
        <w:rPr>
          <w:sz w:val="24"/>
          <w:szCs w:val="24"/>
          <w:lang w:val="en-GB"/>
        </w:rPr>
        <w:t>1.</w:t>
      </w:r>
      <w:r w:rsidRPr="00B8653C">
        <w:rPr>
          <w:sz w:val="24"/>
          <w:szCs w:val="24"/>
          <w:lang w:val="en-GB"/>
        </w:rPr>
        <w:tab/>
      </w:r>
      <w:r w:rsidRPr="00792069">
        <w:rPr>
          <w:i/>
          <w:sz w:val="24"/>
          <w:szCs w:val="24"/>
          <w:lang w:val="en-GB"/>
        </w:rPr>
        <w:t xml:space="preserve">Push Strategy </w:t>
      </w:r>
      <w:r w:rsidRPr="00B8653C">
        <w:rPr>
          <w:sz w:val="24"/>
          <w:szCs w:val="24"/>
          <w:lang w:val="en-GB"/>
        </w:rPr>
        <w:t>(Menarik)</w:t>
      </w:r>
    </w:p>
    <w:p w14:paraId="4DE468A1" w14:textId="77777777" w:rsidR="00B8653C" w:rsidRPr="00B8653C" w:rsidRDefault="00B8653C" w:rsidP="00B8653C">
      <w:pPr>
        <w:ind w:left="0" w:hanging="2"/>
        <w:jc w:val="both"/>
        <w:rPr>
          <w:sz w:val="24"/>
          <w:szCs w:val="24"/>
          <w:lang w:val="en-GB"/>
        </w:rPr>
      </w:pPr>
      <w:r w:rsidRPr="00B8653C">
        <w:rPr>
          <w:sz w:val="24"/>
          <w:szCs w:val="24"/>
          <w:lang w:val="en-GB"/>
        </w:rPr>
        <w:t xml:space="preserve">Upaya mendorong dalam hal pemasaran dan promosi melalui saluran untuk merangsang pihak ketiga mampu membawa, mempromosikan dan menjual produk ataupun jasa perusahaan pada konsumen. </w:t>
      </w:r>
    </w:p>
    <w:p w14:paraId="4E8EC194" w14:textId="77777777" w:rsidR="00B8653C" w:rsidRPr="00B8653C" w:rsidRDefault="00B8653C" w:rsidP="00B8653C">
      <w:pPr>
        <w:ind w:left="0" w:hanging="2"/>
        <w:jc w:val="both"/>
        <w:rPr>
          <w:sz w:val="24"/>
          <w:szCs w:val="24"/>
          <w:lang w:val="en-GB"/>
        </w:rPr>
      </w:pPr>
      <w:r w:rsidRPr="00B8653C">
        <w:rPr>
          <w:sz w:val="24"/>
          <w:szCs w:val="24"/>
          <w:lang w:val="en-GB"/>
        </w:rPr>
        <w:t>2.</w:t>
      </w:r>
      <w:r w:rsidRPr="00B8653C">
        <w:rPr>
          <w:sz w:val="24"/>
          <w:szCs w:val="24"/>
          <w:lang w:val="en-GB"/>
        </w:rPr>
        <w:tab/>
      </w:r>
      <w:r w:rsidRPr="00792069">
        <w:rPr>
          <w:i/>
          <w:sz w:val="24"/>
          <w:szCs w:val="24"/>
          <w:lang w:val="en-GB"/>
        </w:rPr>
        <w:t>Pull Strategy</w:t>
      </w:r>
      <w:r w:rsidRPr="00B8653C">
        <w:rPr>
          <w:sz w:val="24"/>
          <w:szCs w:val="24"/>
          <w:lang w:val="en-GB"/>
        </w:rPr>
        <w:t xml:space="preserve"> (Mendorong)</w:t>
      </w:r>
    </w:p>
    <w:p w14:paraId="55A5237B" w14:textId="77777777" w:rsidR="00B8653C" w:rsidRPr="00B8653C" w:rsidRDefault="00B8653C" w:rsidP="00B8653C">
      <w:pPr>
        <w:ind w:left="0" w:hanging="2"/>
        <w:jc w:val="both"/>
        <w:rPr>
          <w:sz w:val="24"/>
          <w:szCs w:val="24"/>
          <w:lang w:val="en-GB"/>
        </w:rPr>
      </w:pPr>
      <w:r w:rsidRPr="00B8653C">
        <w:rPr>
          <w:sz w:val="24"/>
          <w:szCs w:val="24"/>
          <w:lang w:val="en-GB"/>
        </w:rPr>
        <w:t>Melibatkan perusahaan untuk membuat iklan dan mempromosikannya kepada konsumen. Digunakan untuk membangun permintaan konsumen.</w:t>
      </w:r>
    </w:p>
    <w:p w14:paraId="3B4F01EC" w14:textId="77777777" w:rsidR="00B8653C" w:rsidRPr="00B8653C" w:rsidRDefault="00B8653C" w:rsidP="00B8653C">
      <w:pPr>
        <w:ind w:left="0" w:hanging="2"/>
        <w:jc w:val="both"/>
        <w:rPr>
          <w:sz w:val="24"/>
          <w:szCs w:val="24"/>
          <w:lang w:val="en-GB"/>
        </w:rPr>
      </w:pPr>
      <w:r w:rsidRPr="00B8653C">
        <w:rPr>
          <w:sz w:val="24"/>
          <w:szCs w:val="24"/>
          <w:lang w:val="en-GB"/>
        </w:rPr>
        <w:t>3.</w:t>
      </w:r>
      <w:r w:rsidRPr="00B8653C">
        <w:rPr>
          <w:sz w:val="24"/>
          <w:szCs w:val="24"/>
          <w:lang w:val="en-GB"/>
        </w:rPr>
        <w:tab/>
      </w:r>
      <w:r w:rsidRPr="00792069">
        <w:rPr>
          <w:i/>
          <w:sz w:val="24"/>
          <w:szCs w:val="24"/>
          <w:lang w:val="en-GB"/>
        </w:rPr>
        <w:t>Pass Strategy</w:t>
      </w:r>
      <w:r w:rsidRPr="00B8653C">
        <w:rPr>
          <w:sz w:val="24"/>
          <w:szCs w:val="24"/>
          <w:lang w:val="en-GB"/>
        </w:rPr>
        <w:t xml:space="preserve"> (Mempengaruhi)</w:t>
      </w:r>
    </w:p>
    <w:p w14:paraId="78CA9E99" w14:textId="6C7CC0E7" w:rsidR="00B8653C" w:rsidRDefault="00B8653C" w:rsidP="00B8653C">
      <w:pPr>
        <w:ind w:left="0" w:hanging="2"/>
        <w:jc w:val="both"/>
        <w:rPr>
          <w:sz w:val="24"/>
          <w:szCs w:val="24"/>
          <w:lang w:val="en-GB"/>
        </w:rPr>
      </w:pPr>
      <w:r w:rsidRPr="00B8653C">
        <w:rPr>
          <w:sz w:val="24"/>
          <w:szCs w:val="24"/>
          <w:lang w:val="en-GB"/>
        </w:rPr>
        <w:t>Sebagai upaya untuk mempengaruhi atau menciptakan opini public yang menguntungkan seperti melakukamn kegiatan sosialisasi demi mencapai tujuan marketing.</w:t>
      </w:r>
    </w:p>
    <w:p w14:paraId="0E1488A6" w14:textId="77777777" w:rsidR="00B8653C" w:rsidRPr="00B8653C" w:rsidRDefault="00B8653C" w:rsidP="003B4234">
      <w:pPr>
        <w:ind w:leftChars="0" w:left="0" w:firstLineChars="0" w:firstLine="720"/>
        <w:jc w:val="both"/>
        <w:rPr>
          <w:bCs/>
          <w:sz w:val="24"/>
          <w:szCs w:val="24"/>
        </w:rPr>
      </w:pPr>
      <w:r w:rsidRPr="00B8653C">
        <w:rPr>
          <w:bCs/>
          <w:sz w:val="24"/>
          <w:szCs w:val="24"/>
        </w:rPr>
        <w:t>Analisis SWOT (</w:t>
      </w:r>
      <w:r w:rsidRPr="00B8653C">
        <w:rPr>
          <w:bCs/>
          <w:i/>
          <w:sz w:val="24"/>
          <w:szCs w:val="24"/>
        </w:rPr>
        <w:t xml:space="preserve">strength, weakness, opportunities &amp; threats) </w:t>
      </w:r>
      <w:r w:rsidRPr="00B8653C">
        <w:rPr>
          <w:bCs/>
          <w:sz w:val="24"/>
          <w:szCs w:val="24"/>
        </w:rPr>
        <w:t>kekuatan/</w:t>
      </w:r>
      <w:r w:rsidRPr="00B8653C">
        <w:rPr>
          <w:bCs/>
          <w:i/>
          <w:sz w:val="24"/>
          <w:szCs w:val="24"/>
        </w:rPr>
        <w:t xml:space="preserve">strength </w:t>
      </w:r>
      <w:r w:rsidRPr="00B8653C">
        <w:rPr>
          <w:bCs/>
          <w:sz w:val="24"/>
          <w:szCs w:val="24"/>
        </w:rPr>
        <w:t>dan kelemahan/</w:t>
      </w:r>
      <w:r w:rsidRPr="00B8653C">
        <w:rPr>
          <w:bCs/>
          <w:i/>
          <w:sz w:val="24"/>
          <w:szCs w:val="24"/>
        </w:rPr>
        <w:t xml:space="preserve">weakness </w:t>
      </w:r>
      <w:r w:rsidRPr="00B8653C">
        <w:rPr>
          <w:bCs/>
          <w:sz w:val="24"/>
          <w:szCs w:val="24"/>
        </w:rPr>
        <w:t>dapat ditemukan di dalam perusahaan itu sendiri (faktor internal) sedangkan peluang/</w:t>
      </w:r>
      <w:r w:rsidRPr="00B8653C">
        <w:rPr>
          <w:bCs/>
          <w:i/>
          <w:sz w:val="24"/>
          <w:szCs w:val="24"/>
        </w:rPr>
        <w:t xml:space="preserve">opportunities </w:t>
      </w:r>
      <w:r w:rsidRPr="00B8653C">
        <w:rPr>
          <w:bCs/>
          <w:sz w:val="24"/>
          <w:szCs w:val="24"/>
        </w:rPr>
        <w:t>dan ancaman/</w:t>
      </w:r>
      <w:r w:rsidRPr="00B8653C">
        <w:rPr>
          <w:bCs/>
          <w:i/>
          <w:sz w:val="24"/>
          <w:szCs w:val="24"/>
        </w:rPr>
        <w:t xml:space="preserve">threats </w:t>
      </w:r>
      <w:r w:rsidRPr="00B8653C">
        <w:rPr>
          <w:bCs/>
          <w:sz w:val="24"/>
          <w:szCs w:val="24"/>
        </w:rPr>
        <w:t xml:space="preserve">didapatkan dari luar perusahaan (faktor eksternal). Faktor-faktor ini dapat digunakan untuk identifikasi bagaimana dampaknya pada perusahaan </w:t>
      </w:r>
      <w:r w:rsidRPr="00B8653C">
        <w:rPr>
          <w:bCs/>
          <w:sz w:val="24"/>
          <w:szCs w:val="24"/>
        </w:rPr>
        <w:fldChar w:fldCharType="begin" w:fldLock="1"/>
      </w:r>
      <w:r w:rsidRPr="00B8653C">
        <w:rPr>
          <w:bCs/>
          <w:sz w:val="24"/>
          <w:szCs w:val="24"/>
        </w:rPr>
        <w:instrText>ADDIN CSL_CITATION {"citationItems":[{"id":"ITEM-1","itemData":{"abstract":"One product from the sugar cane is brown sugar cane. ‘UKM Bumi Asih’ is one of the producer of the sugar cane in Bondowoso Regency. Brown sugar cane has potential prospect to developed because it can be used to any purposed (for household needs and beverage industries). This study was aimed to identify the internal and external factors that affected business development of brown sugar cane. The study were used the methods of internal factor evaluation (IFE) and eksternal factor evaluation (EFE). Internal factor analysis was performed to identify the company's internal strengths that can be used and anticipated weaknesses. External factor analysis was conducted to identify opportunities that can be exploited and threats that can be avoided. The scores output from matrix IFE and EFE were all categorized with total score 2.812 for internal factors and 3.0315 for external factor. Both scores were above 2.5 which meas that the internal position was strong enough. So its has the ability above the average to take advantage of the power and opportunities to anticipated the internal weakness and the threats","author":[{"dropping-particle":"","family":"Subaktilah","given":"Yani","non-dropping-particle":"","parse-names":false,"suffix":""},{"dropping-particle":"","family":"Kuswardani","given":"Nita","non-dropping-particle":"","parse-names":false,"suffix":""},{"dropping-particle":"","family":"Yuwanti","given":"Sih","non-dropping-particle":"","parse-names":false,"suffix":""},{"dropping-particle":"","family":"Magister","given":"","non-dropping-particle":"","parse-names":false,"suffix":""}],"container-title":"Jurnal Agroteknologi","id":"ITEM-1","issue":"02","issued":{"date-parts":[["2018"]]},"page":"107 - 115","title":"Analisis SWOT: Faktor internal dan eksternal pada pengembangan usaha gula merah tebu","type":"article-journal","volume":"12"},"uris":["http://www.mendeley.com/documents/?uuid=b98c8c02-3902-4c08-83aa-aad1d94bd291"]}],"mendeley":{"formattedCitation":"(Subaktilah et al., 2018)","manualFormatting":"(Subaktilah et al., 2018:108)","plainTextFormattedCitation":"(Subaktilah et al., 2018)","previouslyFormattedCitation":"(Subaktilah et al., 2018)"},"properties":{"noteIndex":0},"schema":"https://github.com/citation-style-language/schema/raw/master/csl-citation.json"}</w:instrText>
      </w:r>
      <w:r w:rsidRPr="00B8653C">
        <w:rPr>
          <w:bCs/>
          <w:sz w:val="24"/>
          <w:szCs w:val="24"/>
        </w:rPr>
        <w:fldChar w:fldCharType="separate"/>
      </w:r>
      <w:r w:rsidRPr="00B8653C">
        <w:rPr>
          <w:bCs/>
          <w:noProof/>
          <w:sz w:val="24"/>
          <w:szCs w:val="24"/>
        </w:rPr>
        <w:t>(Subaktilah et al., 2018:108)</w:t>
      </w:r>
      <w:r w:rsidRPr="00B8653C">
        <w:rPr>
          <w:sz w:val="24"/>
          <w:szCs w:val="24"/>
          <w:lang w:val="en-GB"/>
        </w:rPr>
        <w:fldChar w:fldCharType="end"/>
      </w:r>
      <w:r w:rsidRPr="00B8653C">
        <w:rPr>
          <w:bCs/>
          <w:sz w:val="24"/>
          <w:szCs w:val="24"/>
        </w:rPr>
        <w:t xml:space="preserve">. </w:t>
      </w:r>
    </w:p>
    <w:p w14:paraId="09014912" w14:textId="44CAFD21" w:rsidR="00B8653C" w:rsidRPr="002C6A19" w:rsidRDefault="00B8653C" w:rsidP="00B8653C">
      <w:pPr>
        <w:ind w:left="0" w:hanging="2"/>
        <w:jc w:val="both"/>
        <w:rPr>
          <w:sz w:val="24"/>
          <w:szCs w:val="24"/>
          <w:lang w:val="en-GB"/>
        </w:rPr>
      </w:pPr>
      <w:r w:rsidRPr="00B8653C">
        <w:rPr>
          <w:bCs/>
          <w:sz w:val="24"/>
          <w:szCs w:val="24"/>
        </w:rPr>
        <w:t xml:space="preserve">Menurut Rangkuti dalam </w:t>
      </w:r>
      <w:r w:rsidRPr="00B8653C">
        <w:rPr>
          <w:bCs/>
          <w:sz w:val="24"/>
          <w:szCs w:val="24"/>
        </w:rPr>
        <w:fldChar w:fldCharType="begin" w:fldLock="1"/>
      </w:r>
      <w:r w:rsidRPr="00B8653C">
        <w:rPr>
          <w:bCs/>
          <w:sz w:val="24"/>
          <w:szCs w:val="24"/>
        </w:rPr>
        <w:instrText>ADDIN CSL_CITATION {"citationItems":[{"id":"ITEM-1","itemData":{"abstract":"Tujuan dari penelitian ini adalah memformulasikan alternative strategi pemasaran bersaing yang unggul dan kebijakan perusahaan yang tepat dengan menggunakan metode analisis SWOT (Strength, Weakness, Opportunity, Threat) di Kantor Pos Kota Magelang 56100. Analisis SWOT dilakukan dengan matriks IFE (Internal Factor Evaluation) yang mendeskripsikan factor – factor kekuatan dan kelemahan perusahan dan matriks EFE (Eksternal Factor Evaluation) yang menguraikan factor – factor peluang dan ancaman perusahaan dan matriks IE (Internal External) yang menunjukkan posisi perusahaan saat ini. Dari hasil analisis data didapatkan total skor dari factor kekuatan, kelemahan, peluang dan ancaman, masing – masing diperoleh bobot kekuatan tertinggi 0,55, bobot kelemahan tertinggi 0,40, bobot peluang tertinggi 0,55, dan bobot ancaman tertinggi 0,44. Nilai total skor rata – rata pada matriks IFE sebesar 3,89 sedangkan matriks EFE sebesar 4,05. Hasil tersebut menempatkan Kantor Pos Kota Magelang 56100 pada kuadran I dan strategi pemasaran yang harus diterapkan adalah strategi pertumbuhan agresif.","author":[{"dropping-particle":"","family":"Astuti","given":"Anissa Mayang Indri","non-dropping-particle":"","parse-names":false,"suffix":""},{"dropping-particle":"","family":"Ratnawati","given":"Shinta","non-dropping-particle":"","parse-names":false,"suffix":""}],"container-title":"Jurnal Ilmu Manajemen","id":"ITEM-1","issue":"2","issued":{"date-parts":[["2020"]]},"page":"58-70","title":"Analisis SWOT Dalam Menentukan Strategi Pemasaran (Studi Kasus di Kantor Pos Kota Magelang 56100)","type":"article-journal","volume":"17"},"uris":["http://www.mendeley.com/documents/?uuid=b7c723ca-6ba9-4d44-b32b-802429e7cc45"]}],"mendeley":{"formattedCitation":"(Astuti &amp; Ratnawati, 2020)","manualFormatting":"(Astuti &amp; Ratnawati, 2020:62)","plainTextFormattedCitation":"(Astuti &amp; Ratnawati, 2020)","previouslyFormattedCitation":"(Astuti &amp; Ratnawati, 2020)"},"properties":{"noteIndex":0},"schema":"https://github.com/citation-style-language/schema/raw/master/csl-citation.json"}</w:instrText>
      </w:r>
      <w:r w:rsidRPr="00B8653C">
        <w:rPr>
          <w:bCs/>
          <w:sz w:val="24"/>
          <w:szCs w:val="24"/>
        </w:rPr>
        <w:fldChar w:fldCharType="separate"/>
      </w:r>
      <w:r w:rsidRPr="00B8653C">
        <w:rPr>
          <w:bCs/>
          <w:noProof/>
          <w:sz w:val="24"/>
          <w:szCs w:val="24"/>
        </w:rPr>
        <w:t>(Astuti &amp; Ratnawati, 2020:62)</w:t>
      </w:r>
      <w:r w:rsidRPr="00B8653C">
        <w:rPr>
          <w:sz w:val="24"/>
          <w:szCs w:val="24"/>
          <w:lang w:val="en-GB"/>
        </w:rPr>
        <w:fldChar w:fldCharType="end"/>
      </w:r>
      <w:r w:rsidRPr="00B8653C">
        <w:rPr>
          <w:bCs/>
          <w:sz w:val="24"/>
          <w:szCs w:val="24"/>
        </w:rPr>
        <w:t xml:space="preserve"> bentuk analisis SWOT pada suatu manajemen dilakukan secara sistematis, agar strategi yang dirumuskan perusahaan menggunakan prinsip yang memaksimalkan </w:t>
      </w:r>
      <w:r w:rsidRPr="00B8653C">
        <w:rPr>
          <w:bCs/>
          <w:i/>
          <w:sz w:val="24"/>
          <w:szCs w:val="24"/>
        </w:rPr>
        <w:t>strength</w:t>
      </w:r>
      <w:r w:rsidRPr="00B8653C">
        <w:rPr>
          <w:bCs/>
          <w:sz w:val="24"/>
          <w:szCs w:val="24"/>
        </w:rPr>
        <w:t xml:space="preserve"> dan </w:t>
      </w:r>
      <w:r w:rsidRPr="00B8653C">
        <w:rPr>
          <w:bCs/>
          <w:i/>
          <w:sz w:val="24"/>
          <w:szCs w:val="24"/>
        </w:rPr>
        <w:t xml:space="preserve">opportunities </w:t>
      </w:r>
      <w:r w:rsidRPr="00B8653C">
        <w:rPr>
          <w:bCs/>
          <w:sz w:val="24"/>
          <w:szCs w:val="24"/>
        </w:rPr>
        <w:t xml:space="preserve">secara bersamaan meminimalkan </w:t>
      </w:r>
      <w:r w:rsidRPr="00B8653C">
        <w:rPr>
          <w:bCs/>
          <w:i/>
          <w:sz w:val="24"/>
          <w:szCs w:val="24"/>
        </w:rPr>
        <w:t>weakness</w:t>
      </w:r>
      <w:r w:rsidRPr="00B8653C">
        <w:rPr>
          <w:bCs/>
          <w:sz w:val="24"/>
          <w:szCs w:val="24"/>
        </w:rPr>
        <w:t xml:space="preserve"> dan </w:t>
      </w:r>
      <w:r w:rsidRPr="00B8653C">
        <w:rPr>
          <w:bCs/>
          <w:i/>
          <w:sz w:val="24"/>
          <w:szCs w:val="24"/>
        </w:rPr>
        <w:t>threats.</w:t>
      </w:r>
      <w:r w:rsidRPr="00B8653C">
        <w:rPr>
          <w:bCs/>
          <w:sz w:val="24"/>
          <w:szCs w:val="24"/>
        </w:rPr>
        <w:t xml:space="preserve"> Analisis ini bila diterapkan dengan benar dan tepat maka akan menghasilkan pengaruh yang sangat besar.</w:t>
      </w:r>
    </w:p>
    <w:p w14:paraId="640BE25B" w14:textId="2361DB9E" w:rsidR="00D443B5" w:rsidRDefault="0014316A">
      <w:pPr>
        <w:ind w:left="0" w:hanging="2"/>
        <w:jc w:val="both"/>
        <w:rPr>
          <w:sz w:val="24"/>
          <w:szCs w:val="24"/>
        </w:rPr>
      </w:pPr>
      <w:r>
        <w:rPr>
          <w:b/>
          <w:sz w:val="24"/>
          <w:szCs w:val="24"/>
        </w:rPr>
        <w:t>METODOLOGI PENELITIAN</w:t>
      </w:r>
      <w:r>
        <w:rPr>
          <w:sz w:val="24"/>
          <w:szCs w:val="24"/>
        </w:rPr>
        <w:t xml:space="preserve"> </w:t>
      </w:r>
    </w:p>
    <w:p w14:paraId="5650259A" w14:textId="12581202" w:rsidR="00D443B5" w:rsidRDefault="00AC6BC0" w:rsidP="003B4234">
      <w:pPr>
        <w:ind w:leftChars="0" w:left="0" w:firstLineChars="0" w:firstLine="720"/>
        <w:jc w:val="both"/>
        <w:rPr>
          <w:sz w:val="24"/>
          <w:szCs w:val="24"/>
          <w:lang w:val="en-GB"/>
        </w:rPr>
      </w:pPr>
      <w:r w:rsidRPr="00AC6BC0">
        <w:rPr>
          <w:sz w:val="24"/>
          <w:szCs w:val="24"/>
          <w:lang w:val="en-GB"/>
        </w:rPr>
        <w:t xml:space="preserve">Pada penelitian ini peneliti menggunakan paradigma konstruktivisme, karena peneliti melihat akan perilaku individu itu melambangkan realitas sosial yang bisa dipahami dan dapat dikonstuksikan. Littlejohn dalam </w:t>
      </w:r>
      <w:r w:rsidRPr="00AC6BC0">
        <w:rPr>
          <w:sz w:val="24"/>
          <w:szCs w:val="24"/>
          <w:lang w:val="en-GB"/>
        </w:rPr>
        <w:fldChar w:fldCharType="begin" w:fldLock="1"/>
      </w:r>
      <w:r w:rsidRPr="00AC6BC0">
        <w:rPr>
          <w:sz w:val="24"/>
          <w:szCs w:val="24"/>
          <w:lang w:val="en-GB"/>
        </w:rPr>
        <w:instrText>ADDIN CSL_CITATION {"citationItems":[{"id":"ITEM-1","itemData":{"abstract":"The purpose of this study was to find out what and how the Integrated Marketing Communication strategy was conducted by Grand Sahid Jaya Jakarta Hotel to improve Brand Image. This study uses the concept of Fours Step, a qualitative research method. The paradigm used in this study is the constructivist paradigm. This study uses three kinds of data collection techniques, namely primary data (in-depth interviews (depth interviews), observation) and secondary data. To test the validity of the data in this study, researchers used triangulation of source data to check the correctness of the data disclosed by the speakers. From the results of this study indicate that in improving the image of Grand Sahid Jaya Jakarta Hotel, the smart marketing program is one of the strategies carried out by Grand Sahid Jaya Jakarta Hotel in maintaining good relations with clients","author":[{"dropping-particle":"","family":"Hamzah","given":"Radja Erland","non-dropping-particle":"","parse-names":false,"suffix":""},{"dropping-particle":"","family":"Azhari","given":"Reza Rahmat","non-dropping-particle":"","parse-names":false,"suffix":""}],"container-title":"Jurnal Pustaka Komunikasi","id":"ITEM-1","issue":"2","issued":{"date-parts":[["2019"]]},"page":"181-193","title":"Konsep Integrated Marketing Communication Dalam Meningkatkan Brand Image Hotel Grand Sahid Jaya Jakarta","type":"article-journal","volume":"2"},"uris":["http://www.mendeley.com/documents/?uuid=f5e08b7c-5da7-4a8e-9582-0ac93b186037"]}],"mendeley":{"formattedCitation":"(Hamzah &amp; Azhari, 2019)","manualFormatting":"(Hamzah &amp; Azhari, 2019:188)","plainTextFormattedCitation":"(Hamzah &amp; Azhari, 2019)","previouslyFormattedCitation":"(Hamzah &amp; Azhari, 2019)"},"properties":{"noteIndex":0},"schema":"https://github.com/citation-style-language/schema/raw/master/csl-citation.json"}</w:instrText>
      </w:r>
      <w:r w:rsidRPr="00AC6BC0">
        <w:rPr>
          <w:sz w:val="24"/>
          <w:szCs w:val="24"/>
          <w:lang w:val="en-GB"/>
        </w:rPr>
        <w:fldChar w:fldCharType="separate"/>
      </w:r>
      <w:r w:rsidRPr="00AC6BC0">
        <w:rPr>
          <w:noProof/>
          <w:sz w:val="24"/>
          <w:szCs w:val="24"/>
          <w:lang w:val="en-GB"/>
        </w:rPr>
        <w:t>(Hamzah &amp; Azhari, 2019:188)</w:t>
      </w:r>
      <w:r w:rsidRPr="00AC6BC0">
        <w:rPr>
          <w:sz w:val="24"/>
          <w:szCs w:val="24"/>
        </w:rPr>
        <w:fldChar w:fldCharType="end"/>
      </w:r>
      <w:r w:rsidRPr="00AC6BC0">
        <w:rPr>
          <w:sz w:val="24"/>
          <w:szCs w:val="24"/>
          <w:lang w:val="en-GB"/>
        </w:rPr>
        <w:t xml:space="preserve"> mengemukakan, konstruktivisme adalah fenomena yang terjadi disekeliling kita, dapat dimengerti dan dijelaskan dengan beragam cara lalu didukung oleh ilmu pengetahuan individu atas fenomena yang terjadi.</w:t>
      </w:r>
    </w:p>
    <w:p w14:paraId="57B7A09B" w14:textId="45C99649" w:rsidR="00D77396" w:rsidRDefault="00D77396" w:rsidP="003B4234">
      <w:pPr>
        <w:ind w:leftChars="0" w:left="0" w:firstLineChars="0" w:firstLine="720"/>
        <w:jc w:val="both"/>
        <w:rPr>
          <w:sz w:val="24"/>
          <w:szCs w:val="24"/>
          <w:lang w:val="en-GB"/>
        </w:rPr>
      </w:pPr>
      <w:r w:rsidRPr="00D77396">
        <w:rPr>
          <w:sz w:val="24"/>
          <w:szCs w:val="24"/>
          <w:lang w:val="en-GB"/>
        </w:rPr>
        <w:t xml:space="preserve">Moleong dalam </w:t>
      </w:r>
      <w:r w:rsidRPr="00D77396">
        <w:rPr>
          <w:sz w:val="24"/>
          <w:szCs w:val="24"/>
          <w:lang w:val="en-GB"/>
        </w:rPr>
        <w:fldChar w:fldCharType="begin" w:fldLock="1"/>
      </w:r>
      <w:r w:rsidR="00C53B70">
        <w:rPr>
          <w:sz w:val="24"/>
          <w:szCs w:val="24"/>
          <w:lang w:val="en-GB"/>
        </w:rPr>
        <w:instrText>ADDIN CSL_CITATION {"citationItems":[{"id":"ITEM-1","itemData":{"DOI":"10.32509/wacana.v16i2.52","ISSN":"1412-7873","abstract":"Kampanye politik pasangan Jokowi-Jk pada Pemilihan Presiden 2014 berhasil memenangkan hati rakyat Indonesia dengan terpilihnya pasangan tersebut. Pada Pilpres ini muncul sosok yang berbeda dengan gayanya yang sederhana dan dekat dengan rakyat. Kampanye politik Jokowi – Jk pada Pilpres 2014 memiliki keunikan tersendiri dan berhasil memenangkan pemilihan presiden. Maka penelitian ini bertujuan untuk mengetahui bagaimana strategi kampanye politik pasangan Jokowi-JK capres-cawapres Pilpres 2014. Teori dan konsep yang digunakan pada penelitian ini: komunikasi politik, kampanye politik, debat politik dan pencitraan. Metode penelitian menggunakan pendekatan kualitatif dengan paradigma konstruktivisme. Metode pengumpulan data dengan wawancara, analisis dokumen serta menggunakan metode studi kasus pada penelitian ini.Strategi kampanye politik Jokowi-JK dalam Pilpres 2014 adalah kerja nyata dengan rakyat. Implementasi kampanye yang dilakukan pada saat itu adalah blusukan, pesta rakyat, partisipasi masyarakat, dankampanye rakyat. Slogan salam dua jadi serta kerja menjadi bagian dalam kampanye tersebut. Ikon kemeja kotak-kota dan kemeja putih menjadi simbol bagi pendukung Jokowi-JK","author":[{"dropping-particle":"","family":"Damayanti","given":"Novita","non-dropping-particle":"","parse-names":false,"suffix":""},{"dropping-particle":"","family":"Hamzah","given":"Radja Erland","non-dropping-particle":"","parse-names":false,"suffix":""}],"container-title":"WACANA, Jurnal Ilmiah Ilmu Komunikasi","id":"ITEM-1","issue":"2","issued":{"date-parts":[["2017"]]},"page":"279-290","title":"Strategi Kampanye Politik Pasangan Jokowi-Jk Pada Politik Pemilihan Presiden 2014.","type":"article-journal","volume":"16"},"uris":["http://www.mendeley.com/documents/?uuid=12dac5cf-cba9-41d3-9f21-191cb595b829"]}],"mendeley":{"formattedCitation":"(Damayanti &amp; Hamzah, 2017)","manualFormatting":"(Damayanti &amp; Hamzah, 2017:285)","plainTextFormattedCitation":"(Damayanti &amp; Hamzah, 2017)","previouslyFormattedCitation":"(Damayanti &amp; Hamzah, 2017)"},"properties":{"noteIndex":0},"schema":"https://github.com/citation-style-language/schema/raw/master/csl-citation.json"}</w:instrText>
      </w:r>
      <w:r w:rsidRPr="00D77396">
        <w:rPr>
          <w:sz w:val="24"/>
          <w:szCs w:val="24"/>
          <w:lang w:val="en-GB"/>
        </w:rPr>
        <w:fldChar w:fldCharType="separate"/>
      </w:r>
      <w:r w:rsidRPr="00D77396">
        <w:rPr>
          <w:noProof/>
          <w:sz w:val="24"/>
          <w:szCs w:val="24"/>
          <w:lang w:val="en-GB"/>
        </w:rPr>
        <w:t>(Damayanti &amp; Hamzah, 2017:285)</w:t>
      </w:r>
      <w:r w:rsidRPr="00D77396">
        <w:rPr>
          <w:sz w:val="24"/>
          <w:szCs w:val="24"/>
          <w:lang w:val="en-GB"/>
        </w:rPr>
        <w:fldChar w:fldCharType="end"/>
      </w:r>
      <w:r w:rsidRPr="00D77396">
        <w:rPr>
          <w:sz w:val="24"/>
          <w:szCs w:val="24"/>
          <w:lang w:val="en-GB"/>
        </w:rPr>
        <w:t xml:space="preserve"> menyatakan, pendekatan penelitian yang sesuai dengan paradigma konstruktivisme adalah pendekatan kualitatif, dikarenakan suatu penelitian yang bertujuan untuk memahami fenomena yang dirasakan oleh </w:t>
      </w:r>
      <w:r w:rsidRPr="00D77396">
        <w:rPr>
          <w:sz w:val="24"/>
          <w:szCs w:val="24"/>
          <w:lang w:val="en-GB"/>
        </w:rPr>
        <w:lastRenderedPageBreak/>
        <w:t>subjek penelitian mengenai motivasi, perilaku, aktivitas, dan lain-lain secara holistik  atas suatu kondisi tertentu yang alamiah serta menggunakan beragam metode ilmiah.</w:t>
      </w:r>
    </w:p>
    <w:p w14:paraId="76F90A90" w14:textId="19A898F1" w:rsidR="00D77396" w:rsidRDefault="00D77396" w:rsidP="003B4234">
      <w:pPr>
        <w:ind w:leftChars="0" w:left="0" w:firstLineChars="0" w:firstLine="720"/>
        <w:jc w:val="both"/>
        <w:rPr>
          <w:sz w:val="24"/>
          <w:szCs w:val="24"/>
          <w:lang w:val="en-GB"/>
        </w:rPr>
      </w:pPr>
      <w:r w:rsidRPr="00D77396">
        <w:rPr>
          <w:sz w:val="24"/>
          <w:szCs w:val="24"/>
          <w:lang w:val="en-GB"/>
        </w:rPr>
        <w:t>Penelitian kualitatif adalah penelitian yang memiliki sifat deskriptif dan cenderung mengutarakan penyelesaian masalah yang ada menggunakan data-data yang dihasilkan dari penelitian lapangan. Metode deskriptif diciptakan menggunakan penggambaran secara mendalam atas situasi dan proses ditelitinya.</w:t>
      </w:r>
      <w:r w:rsidR="003B4234">
        <w:rPr>
          <w:sz w:val="24"/>
          <w:szCs w:val="24"/>
          <w:lang w:val="en-GB"/>
        </w:rPr>
        <w:t xml:space="preserve"> </w:t>
      </w:r>
      <w:r w:rsidRPr="00D77396">
        <w:rPr>
          <w:sz w:val="24"/>
          <w:szCs w:val="24"/>
          <w:lang w:val="en-GB"/>
        </w:rPr>
        <w:t xml:space="preserve">Moleong dalam </w:t>
      </w:r>
      <w:r w:rsidRPr="00D77396">
        <w:rPr>
          <w:sz w:val="24"/>
          <w:szCs w:val="24"/>
          <w:lang w:val="en-GB"/>
        </w:rPr>
        <w:fldChar w:fldCharType="begin" w:fldLock="1"/>
      </w:r>
      <w:r w:rsidR="00C53B70">
        <w:rPr>
          <w:sz w:val="24"/>
          <w:szCs w:val="24"/>
          <w:lang w:val="en-GB"/>
        </w:rPr>
        <w:instrText>ADDIN CSL_CITATION {"citationItems":[{"id":"ITEM-1","itemData":{"abstract":"Di Jakarta, image warung tegal yang identik dengan segmentasi konsumen kelas bawah perlahan mulai berubah, sejak adanya franchise Kharisma Bahari yang menawarkan konsep baru dalam bisnis warung tegal. warung ini telah mencoba layanan digital untuk meningkatkan layanan segmentasi konsumennya. Tujuan penelitian adalah ingin mengetahui perencanaan dan strategi komunikasi jaringan franchise Warung Tegal Kharisma Bahari (WTKB) dalam meningkatkan segmentasi konsumen. Metode penelitian yaitu deskriptif kualitatif dan proses wawancara dilakukan melalui klasifikasi data dan cross check teori. Hasil penelitian menunjukkan adanya dinamika strategi komunikasi jaringan franchise WTKB dalam meningkatkan sumberdaya pelaku WTKB. Pada tahapan awal digunakan model pull, selanjutnya model push, dilanjutkan dengan pass. Pull, dengan menampung semua aspirasi dan inspirasi para pelaku WTKB untuk dicarikan jalan solusinya, sedangkan push, strategi komunikasi perubahan budaya berjualan melalui pesan 5R: Ringkas, Rapi, Resik, Rawat dan Rajin. Hambatan komunikasi meliputi aspek budaya, pendidikan dan personal. Sedangkan aspek pendukung adalah bidang operasional WTKB yang sudah melekat pada semua lapisan masyarakat sebagai makanan murah tradisional yang menjadi solusi hemat.","author":[{"dropping-particle":"","family":"Sukma","given":"Agus Hitopa","non-dropping-particle":"","parse-names":false,"suffix":""},{"dropping-particle":"","family":"Pranawukir","given":"Iswahyu","non-dropping-particle":"","parse-names":false,"suffix":""}],"container-title":"WACANA: Jurnal Ilmiah Ilmu Komunikasi","id":"ITEM-1","issue":"2","issued":{"date-parts":[["2020"]]},"page":"274-284","title":"Perencanaan dan Strategi Komunikasi Jaringan Franchise Warung Tegal Kharisma Bahari","type":"article-journal","volume":"19"},"uris":["http://www.mendeley.com/documents/?uuid=2b6c5c98-928c-44e0-884b-c77c5eeb7ccd"]}],"mendeley":{"formattedCitation":"(Sukma &amp; Pranawukir, 2020)","manualFormatting":"(Sukma &amp; Pranawukir, 2020:278)","plainTextFormattedCitation":"(Sukma &amp; Pranawukir, 2020)","previouslyFormattedCitation":"(Sukma &amp; Pranawukir, 2020)"},"properties":{"noteIndex":0},"schema":"https://github.com/citation-style-language/schema/raw/master/csl-citation.json"}</w:instrText>
      </w:r>
      <w:r w:rsidRPr="00D77396">
        <w:rPr>
          <w:sz w:val="24"/>
          <w:szCs w:val="24"/>
          <w:lang w:val="en-GB"/>
        </w:rPr>
        <w:fldChar w:fldCharType="separate"/>
      </w:r>
      <w:r w:rsidRPr="00D77396">
        <w:rPr>
          <w:noProof/>
          <w:sz w:val="24"/>
          <w:szCs w:val="24"/>
          <w:lang w:val="en-GB"/>
        </w:rPr>
        <w:t>(Sukma &amp; Pranawukir, 2020:278)</w:t>
      </w:r>
      <w:r w:rsidRPr="00D77396">
        <w:rPr>
          <w:sz w:val="24"/>
          <w:szCs w:val="24"/>
          <w:lang w:val="en-GB"/>
        </w:rPr>
        <w:fldChar w:fldCharType="end"/>
      </w:r>
      <w:r w:rsidRPr="00D77396">
        <w:rPr>
          <w:sz w:val="24"/>
          <w:szCs w:val="24"/>
          <w:lang w:val="en-GB"/>
        </w:rPr>
        <w:t xml:space="preserve"> menyatakan, penelitian deskriptif kualitaitf, peneliti menggali serta melakukan standar prosedur yang menciptakan hasil data deskriptif menggunakan kata-kata tertulis atau lisan dari individu dan perilaku yang dapat diamati.</w:t>
      </w:r>
    </w:p>
    <w:p w14:paraId="30709283" w14:textId="00F0D08D" w:rsidR="00D77396" w:rsidRPr="003B4234" w:rsidRDefault="00D77396" w:rsidP="003B4234">
      <w:pPr>
        <w:ind w:leftChars="0" w:left="0" w:firstLineChars="0" w:firstLine="720"/>
        <w:jc w:val="both"/>
        <w:rPr>
          <w:sz w:val="24"/>
          <w:szCs w:val="24"/>
          <w:lang w:val="en-GB"/>
        </w:rPr>
      </w:pPr>
      <w:r w:rsidRPr="00D77396">
        <w:rPr>
          <w:sz w:val="24"/>
          <w:szCs w:val="24"/>
          <w:lang w:val="en-GB"/>
        </w:rPr>
        <w:t>Penelitian ini menggunakan metode penelitian studi kasus yang bermaksud untuk mendeskripsikan hasil penelitian dan berusaha menggambarkan secara menyeluruh atas suatu keadaan.</w:t>
      </w:r>
      <w:r w:rsidR="003B4234">
        <w:rPr>
          <w:sz w:val="24"/>
          <w:szCs w:val="24"/>
          <w:lang w:val="en-GB"/>
        </w:rPr>
        <w:t xml:space="preserve"> </w:t>
      </w:r>
      <w:r w:rsidRPr="00D77396">
        <w:rPr>
          <w:sz w:val="24"/>
          <w:szCs w:val="24"/>
          <w:lang w:val="en-GB"/>
        </w:rPr>
        <w:t xml:space="preserve">Objek penelitian ini adalah dengan mngamati dan apa saja Strategi </w:t>
      </w:r>
      <w:r w:rsidRPr="00D77396">
        <w:rPr>
          <w:i/>
          <w:iCs/>
          <w:sz w:val="24"/>
          <w:szCs w:val="24"/>
          <w:lang w:val="en-GB"/>
        </w:rPr>
        <w:t xml:space="preserve">Maketing Public Relations </w:t>
      </w:r>
      <w:r w:rsidRPr="00D77396">
        <w:rPr>
          <w:sz w:val="24"/>
          <w:szCs w:val="24"/>
          <w:lang w:val="en-GB"/>
        </w:rPr>
        <w:t xml:space="preserve">PT Samudera Perdana dalam Mendukung </w:t>
      </w:r>
      <w:r w:rsidRPr="00D77396">
        <w:rPr>
          <w:i/>
          <w:iCs/>
          <w:sz w:val="24"/>
          <w:szCs w:val="24"/>
          <w:lang w:val="en-GB"/>
        </w:rPr>
        <w:t xml:space="preserve">Sales Revenue </w:t>
      </w:r>
      <w:r w:rsidRPr="00D77396">
        <w:rPr>
          <w:sz w:val="24"/>
          <w:szCs w:val="24"/>
          <w:lang w:val="en-GB"/>
        </w:rPr>
        <w:t>di Era digitalisasi.</w:t>
      </w:r>
      <w:r w:rsidR="003B4234">
        <w:rPr>
          <w:sz w:val="24"/>
          <w:szCs w:val="24"/>
          <w:lang w:val="en-GB"/>
        </w:rPr>
        <w:t xml:space="preserve"> </w:t>
      </w:r>
      <w:r>
        <w:rPr>
          <w:sz w:val="24"/>
          <w:szCs w:val="24"/>
        </w:rPr>
        <w:t>I</w:t>
      </w:r>
      <w:r w:rsidRPr="00D77396">
        <w:rPr>
          <w:sz w:val="24"/>
          <w:szCs w:val="24"/>
        </w:rPr>
        <w:t>nforman ditentukan menggunakan teknik purposive merupakan informan dipilih berdasarkan pemahaman dan kedalaman informasi yang dibutuhkan oleh peneliti. Yang menjadi subjek penelitian adalah:</w:t>
      </w:r>
    </w:p>
    <w:p w14:paraId="69B1717F" w14:textId="77777777" w:rsidR="00D77396" w:rsidRPr="00D77396" w:rsidRDefault="00D77396" w:rsidP="00D77396">
      <w:pPr>
        <w:ind w:left="0" w:hanging="2"/>
        <w:jc w:val="both"/>
        <w:rPr>
          <w:sz w:val="24"/>
          <w:szCs w:val="24"/>
        </w:rPr>
      </w:pPr>
      <w:r w:rsidRPr="00D77396">
        <w:rPr>
          <w:sz w:val="24"/>
          <w:szCs w:val="24"/>
        </w:rPr>
        <w:t>a.</w:t>
      </w:r>
      <w:r w:rsidRPr="00D77396">
        <w:rPr>
          <w:sz w:val="24"/>
          <w:szCs w:val="24"/>
        </w:rPr>
        <w:tab/>
        <w:t>Informan kunci, Agus Romdhoni sebagai Marketing &amp; Business Development Division Head.</w:t>
      </w:r>
    </w:p>
    <w:p w14:paraId="575C0108" w14:textId="77777777" w:rsidR="00D77396" w:rsidRPr="00D77396" w:rsidRDefault="00D77396" w:rsidP="00D77396">
      <w:pPr>
        <w:ind w:left="0" w:hanging="2"/>
        <w:jc w:val="both"/>
        <w:rPr>
          <w:sz w:val="24"/>
          <w:szCs w:val="24"/>
        </w:rPr>
      </w:pPr>
      <w:r w:rsidRPr="00D77396">
        <w:rPr>
          <w:sz w:val="24"/>
          <w:szCs w:val="24"/>
        </w:rPr>
        <w:t>b.</w:t>
      </w:r>
      <w:r w:rsidRPr="00D77396">
        <w:rPr>
          <w:sz w:val="24"/>
          <w:szCs w:val="24"/>
        </w:rPr>
        <w:tab/>
        <w:t>Informan utama, Rendy Kodri sebagai Strategic Planning &amp; Business Development Department Head.</w:t>
      </w:r>
    </w:p>
    <w:p w14:paraId="05D84563" w14:textId="7DE10AEA" w:rsidR="00D77396" w:rsidRDefault="00D77396" w:rsidP="00D77396">
      <w:pPr>
        <w:ind w:left="0" w:hanging="2"/>
        <w:jc w:val="both"/>
        <w:rPr>
          <w:sz w:val="24"/>
          <w:szCs w:val="24"/>
        </w:rPr>
      </w:pPr>
      <w:r w:rsidRPr="00D77396">
        <w:rPr>
          <w:sz w:val="24"/>
          <w:szCs w:val="24"/>
        </w:rPr>
        <w:t>c.</w:t>
      </w:r>
      <w:r w:rsidRPr="00D77396">
        <w:rPr>
          <w:sz w:val="24"/>
          <w:szCs w:val="24"/>
        </w:rPr>
        <w:tab/>
        <w:t>Informan tambahan, Anggi A.P sebagai Manager Marketing PT Samudera Perdana.</w:t>
      </w:r>
    </w:p>
    <w:p w14:paraId="6D0CA486" w14:textId="77777777" w:rsidR="00FC7BD7" w:rsidRDefault="00D77396" w:rsidP="003B4234">
      <w:pPr>
        <w:ind w:leftChars="0" w:left="0" w:firstLineChars="0" w:firstLine="720"/>
        <w:jc w:val="both"/>
        <w:rPr>
          <w:sz w:val="24"/>
          <w:szCs w:val="24"/>
          <w:lang w:val="en-GB"/>
        </w:rPr>
      </w:pPr>
      <w:r w:rsidRPr="00D77396">
        <w:rPr>
          <w:sz w:val="24"/>
          <w:szCs w:val="24"/>
          <w:lang w:val="en-GB"/>
        </w:rPr>
        <w:t xml:space="preserve">Teknik pengumpulan data merupakan langkah yang paling krusial </w:t>
      </w:r>
      <w:r w:rsidRPr="00D77396">
        <w:rPr>
          <w:sz w:val="24"/>
          <w:szCs w:val="24"/>
          <w:lang w:val="en-GB"/>
        </w:rPr>
        <w:t xml:space="preserve">dalam penelitian, sebab tujuan utama penelitian ialah memperoleh data. Pengumpulan data bisa diartikan juga bagai aktivitas peneliti untuk berusaha mengumpulkan sebanyak-banyaknya data lapangan yang dibutuhkan untuk menjawab pertanyaan penelitian </w:t>
      </w:r>
      <w:r w:rsidRPr="00D77396">
        <w:rPr>
          <w:sz w:val="24"/>
          <w:szCs w:val="24"/>
          <w:lang w:val="en-GB"/>
        </w:rPr>
        <w:fldChar w:fldCharType="begin" w:fldLock="1"/>
      </w:r>
      <w:r w:rsidRPr="00D77396">
        <w:rPr>
          <w:sz w:val="24"/>
          <w:szCs w:val="24"/>
          <w:lang w:val="en-GB"/>
        </w:rPr>
        <w:instrText>ADDIN CSL_CITATION {"citationItems":[{"id":"ITEM-1","itemData":{"abstract":"Kegiatan pengumpulan data pada prinsipnya merupakan kegiatan penggunaan metode dan instrumen yang telah ditentukan dan diuji validitas dan reliabilitasnya. Secara sederhana, pengumpulan data diartikan sebagai proses atau kegiatan yang dilakukan peneliti untuk mengungkap atau menjaring berbagai fenomena, informasi atau kondisi lokasi penelitian sesuai dengan lingkup penelitian. Dalam prakteknya, pengumpulan data ada yang dilaksanakan melalui pendekatan penelitian kuantitatif dan kualitatif. Pengumpulan data diartikan sebagai proses atau kegiatan yang dilakukan peneliti untuk mengungkap atau menjaring berbagai fenomena, informasi atau kondisi lokasi penelitian sesuai dengan lingkup penelitian. Dalam prakteknya, pengumpulan data ada yang dilaksanakan melalui pendekatan penelitian kuantitatif dan kualitatif. Dengan kondisi tersebut, pengertian pengumpulan data diartikan juga sebagai proses yang menggambarkan proses pengumpulan data yang dilaksanakan dalam metode penelitian kuantitatif dan metode penelitian kualitatif. Dalam penelitian kuantitatif dikenal teknik pengumpulan data: wawancara, angket dan observasi. Sedangkan dalam penelitian kualitatif dikenal teknik pengumpulan data: observasi, wawancara, dokumentasi dan trigulasi.","author":[{"dropping-particle":"","family":"Maulida","given":"","non-dropping-particle":"","parse-names":false,"suffix":""}],"container-title":"Jurnal Darussalam","id":"ITEM-1","issue":"2","issued":{"date-parts":[["2020"]]},"page":"71-78","title":"Teknik Pengumpulan Data Dalam Metodologi Penelitian","type":"article-journal","volume":"21"},"uris":["http://www.mendeley.com/documents/?uuid=2cc84668-59bd-43df-93a4-e133aeb3629e"]}],"mendeley":{"formattedCitation":"(Maulida, 2020)","manualFormatting":"(Maulida, 2020:71)","plainTextFormattedCitation":"(Maulida, 2020)","previouslyFormattedCitation":"(Maulida, 2020)"},"properties":{"noteIndex":0},"schema":"https://github.com/citation-style-language/schema/raw/master/csl-citation.json"}</w:instrText>
      </w:r>
      <w:r w:rsidRPr="00D77396">
        <w:rPr>
          <w:sz w:val="24"/>
          <w:szCs w:val="24"/>
          <w:lang w:val="en-GB"/>
        </w:rPr>
        <w:fldChar w:fldCharType="separate"/>
      </w:r>
      <w:r w:rsidRPr="00D77396">
        <w:rPr>
          <w:noProof/>
          <w:sz w:val="24"/>
          <w:szCs w:val="24"/>
          <w:lang w:val="en-GB"/>
        </w:rPr>
        <w:t>(Maulida, 2020:71)</w:t>
      </w:r>
      <w:r w:rsidRPr="00D77396">
        <w:rPr>
          <w:sz w:val="24"/>
          <w:szCs w:val="24"/>
        </w:rPr>
        <w:fldChar w:fldCharType="end"/>
      </w:r>
      <w:r>
        <w:rPr>
          <w:sz w:val="24"/>
          <w:szCs w:val="24"/>
        </w:rPr>
        <w:t xml:space="preserve">. </w:t>
      </w:r>
      <w:r w:rsidRPr="00D77396">
        <w:rPr>
          <w:sz w:val="24"/>
          <w:szCs w:val="24"/>
          <w:lang w:val="en-GB"/>
        </w:rPr>
        <w:t xml:space="preserve">Pada penelitian ini data primer didapatkan melalui wawancara yang mendalam berhubungan dengan Strategi </w:t>
      </w:r>
      <w:r w:rsidRPr="00D77396">
        <w:rPr>
          <w:i/>
          <w:iCs/>
          <w:sz w:val="24"/>
          <w:szCs w:val="24"/>
          <w:lang w:val="en-GB"/>
        </w:rPr>
        <w:t>Marketing Public Relations</w:t>
      </w:r>
      <w:r w:rsidRPr="00D77396">
        <w:rPr>
          <w:sz w:val="24"/>
          <w:szCs w:val="24"/>
          <w:lang w:val="en-GB"/>
        </w:rPr>
        <w:t xml:space="preserve"> PT Samudera Perdana dalam Mendukung </w:t>
      </w:r>
      <w:r w:rsidRPr="00D77396">
        <w:rPr>
          <w:i/>
          <w:iCs/>
          <w:sz w:val="24"/>
          <w:szCs w:val="24"/>
          <w:lang w:val="en-GB"/>
        </w:rPr>
        <w:t xml:space="preserve">Sales Revenue </w:t>
      </w:r>
      <w:r w:rsidRPr="00D77396">
        <w:rPr>
          <w:sz w:val="24"/>
          <w:szCs w:val="24"/>
          <w:lang w:val="en-GB"/>
        </w:rPr>
        <w:t>di Era Digitalisasi.</w:t>
      </w:r>
      <w:r>
        <w:rPr>
          <w:sz w:val="24"/>
          <w:szCs w:val="24"/>
          <w:lang w:val="en-GB"/>
        </w:rPr>
        <w:t xml:space="preserve"> </w:t>
      </w:r>
      <w:r w:rsidRPr="00D77396">
        <w:rPr>
          <w:sz w:val="24"/>
          <w:szCs w:val="24"/>
          <w:lang w:val="en-GB"/>
        </w:rPr>
        <w:t xml:space="preserve">Wawancara adalah bentuk komunikasi antar dua orang bersangkutan yang ingin mendapatkan informasi dari orang lain dengan cara mengajukan pertanyaan-pertanyaan yang berlandaskan tujuan khusus </w:t>
      </w:r>
      <w:r w:rsidRPr="00D77396">
        <w:rPr>
          <w:sz w:val="24"/>
          <w:szCs w:val="24"/>
          <w:lang w:val="en-GB"/>
        </w:rPr>
        <w:fldChar w:fldCharType="begin" w:fldLock="1"/>
      </w:r>
      <w:r w:rsidRPr="00D77396">
        <w:rPr>
          <w:sz w:val="24"/>
          <w:szCs w:val="24"/>
          <w:lang w:val="en-GB"/>
        </w:rPr>
        <w:instrText>ADDIN CSL_CITATION {"citationItems":[{"id":"ITEM-1","itemData":{"author":[{"dropping-particle":"","family":"Mulyana","given":"Deddy","non-dropping-particle":"","parse-names":false,"suffix":""}],"id":"ITEM-1","issued":{"date-parts":[["2006"]]},"publisher":"PT. Remaja Rosdakarya","publisher-place":"Bandung","title":"Metode Penelitian Kualitatif","type":"book"},"uris":["http://www.mendeley.com/documents/?uuid=20f8882e-34aa-4b99-b847-77ac05b13934"]}],"mendeley":{"formattedCitation":"(Mulyana, 2006)","manualFormatting":"(Mulyana, 2006:9)","plainTextFormattedCitation":"(Mulyana, 2006)","previouslyFormattedCitation":"(Mulyana, 2006)"},"properties":{"noteIndex":0},"schema":"https://github.com/citation-style-language/schema/raw/master/csl-citation.json"}</w:instrText>
      </w:r>
      <w:r w:rsidRPr="00D77396">
        <w:rPr>
          <w:sz w:val="24"/>
          <w:szCs w:val="24"/>
          <w:lang w:val="en-GB"/>
        </w:rPr>
        <w:fldChar w:fldCharType="separate"/>
      </w:r>
      <w:r w:rsidRPr="00D77396">
        <w:rPr>
          <w:noProof/>
          <w:sz w:val="24"/>
          <w:szCs w:val="24"/>
          <w:lang w:val="en-GB"/>
        </w:rPr>
        <w:t>(Mulyana, 2006:9)</w:t>
      </w:r>
      <w:r w:rsidRPr="00D77396">
        <w:rPr>
          <w:sz w:val="24"/>
          <w:szCs w:val="24"/>
          <w:lang w:val="en-GB"/>
        </w:rPr>
        <w:fldChar w:fldCharType="end"/>
      </w:r>
      <w:r w:rsidRPr="00D77396">
        <w:rPr>
          <w:sz w:val="24"/>
          <w:szCs w:val="24"/>
          <w:lang w:val="en-GB"/>
        </w:rPr>
        <w:t>.</w:t>
      </w:r>
      <w:r>
        <w:rPr>
          <w:sz w:val="24"/>
          <w:szCs w:val="24"/>
          <w:lang w:val="en-GB"/>
        </w:rPr>
        <w:t xml:space="preserve"> </w:t>
      </w:r>
      <w:r w:rsidRPr="00D77396">
        <w:rPr>
          <w:sz w:val="24"/>
          <w:szCs w:val="24"/>
          <w:lang w:val="en-GB"/>
        </w:rPr>
        <w:t xml:space="preserve">Peneliti melakukan studi kajian pustaka untuk mendapatkan data sekunder, yakni untuk melengkapi data primer dan mendukung informasi serta kerangka teoritis yang berkaitan dengan Strategi </w:t>
      </w:r>
      <w:r w:rsidRPr="00D77396">
        <w:rPr>
          <w:i/>
          <w:iCs/>
          <w:sz w:val="24"/>
          <w:szCs w:val="24"/>
          <w:lang w:val="en-GB"/>
        </w:rPr>
        <w:t>Marketing Public Relations</w:t>
      </w:r>
      <w:r w:rsidRPr="00D77396">
        <w:rPr>
          <w:sz w:val="24"/>
          <w:szCs w:val="24"/>
          <w:lang w:val="en-GB"/>
        </w:rPr>
        <w:t xml:space="preserve"> PT Samudera Perdana dalam Mendukung </w:t>
      </w:r>
      <w:r w:rsidRPr="00D77396">
        <w:rPr>
          <w:i/>
          <w:iCs/>
          <w:sz w:val="24"/>
          <w:szCs w:val="24"/>
          <w:lang w:val="en-GB"/>
        </w:rPr>
        <w:t>Sales Revenue</w:t>
      </w:r>
      <w:r>
        <w:rPr>
          <w:sz w:val="24"/>
          <w:szCs w:val="24"/>
          <w:lang w:val="en-GB"/>
        </w:rPr>
        <w:t xml:space="preserve"> di Era Digitalisasi.</w:t>
      </w:r>
    </w:p>
    <w:p w14:paraId="3119B701" w14:textId="2ECFBBFD" w:rsidR="00FC7BD7" w:rsidRDefault="00FC7BD7" w:rsidP="003B4234">
      <w:pPr>
        <w:ind w:leftChars="0" w:left="0" w:firstLineChars="0" w:firstLine="720"/>
        <w:jc w:val="both"/>
        <w:rPr>
          <w:sz w:val="24"/>
          <w:szCs w:val="24"/>
          <w:lang w:val="en-GB"/>
        </w:rPr>
      </w:pPr>
      <w:r w:rsidRPr="00FC7BD7">
        <w:rPr>
          <w:sz w:val="24"/>
          <w:szCs w:val="24"/>
          <w:lang w:val="en-GB"/>
        </w:rPr>
        <w:t>Penelitian kualitaitf harus mengungkapkan kebenaran yang objektif, karena itu teknik keabsahan data dalam penelitian kualitatif sangat penting.</w:t>
      </w:r>
      <w:r>
        <w:rPr>
          <w:sz w:val="24"/>
          <w:szCs w:val="24"/>
          <w:lang w:val="en-GB"/>
        </w:rPr>
        <w:t xml:space="preserve"> </w:t>
      </w:r>
      <w:r w:rsidRPr="00FC7BD7">
        <w:rPr>
          <w:sz w:val="24"/>
          <w:szCs w:val="24"/>
          <w:lang w:val="en-GB"/>
        </w:rPr>
        <w:t xml:space="preserve">Menurut </w:t>
      </w:r>
      <w:r w:rsidRPr="00FC7BD7">
        <w:rPr>
          <w:sz w:val="24"/>
          <w:szCs w:val="24"/>
          <w:lang w:val="en-GB"/>
        </w:rPr>
        <w:fldChar w:fldCharType="begin" w:fldLock="1"/>
      </w:r>
      <w:r w:rsidRPr="00FC7BD7">
        <w:rPr>
          <w:sz w:val="24"/>
          <w:szCs w:val="24"/>
          <w:lang w:val="en-GB"/>
        </w:rPr>
        <w:instrText>ADDIN CSL_CITATION {"citationItems":[{"id":"ITEM-1","itemData":{"author":[{"dropping-particle":"","family":"Lexy J. Moleong","given":"","non-dropping-particle":"","parse-names":false,"suffix":""}],"edition":"Edisi Revi","id":"ITEM-1","issued":{"date-parts":[["2014"]]},"publisher":"PT Remaja Rosdakarya","publisher-place":"Bandung","title":"Metode Penelitian Kualitatif","type":"book"},"uris":["http://www.mendeley.com/documents/?uuid=6ca9c998-5d7b-4a49-8cd0-35c2a77f90ef"]}],"mendeley":{"formattedCitation":"(Lexy J. Moleong, 2014)","manualFormatting":"(Lexy J. Moleong, 2014:330)","plainTextFormattedCitation":"(Lexy J. Moleong, 2014)","previouslyFormattedCitation":"(Lexy J. Moleong, 2014)"},"properties":{"noteIndex":0},"schema":"https://github.com/citation-style-language/schema/raw/master/csl-citation.json"}</w:instrText>
      </w:r>
      <w:r w:rsidRPr="00FC7BD7">
        <w:rPr>
          <w:sz w:val="24"/>
          <w:szCs w:val="24"/>
          <w:lang w:val="en-GB"/>
        </w:rPr>
        <w:fldChar w:fldCharType="separate"/>
      </w:r>
      <w:r w:rsidRPr="00FC7BD7">
        <w:rPr>
          <w:noProof/>
          <w:sz w:val="24"/>
          <w:szCs w:val="24"/>
          <w:lang w:val="en-GB"/>
        </w:rPr>
        <w:t>(Lexy J. Moleong, 2014:330)</w:t>
      </w:r>
      <w:r w:rsidRPr="00FC7BD7">
        <w:rPr>
          <w:sz w:val="24"/>
          <w:szCs w:val="24"/>
          <w:lang w:val="en-GB"/>
        </w:rPr>
        <w:fldChar w:fldCharType="end"/>
      </w:r>
      <w:r w:rsidRPr="00FC7BD7">
        <w:rPr>
          <w:sz w:val="24"/>
          <w:szCs w:val="24"/>
          <w:lang w:val="en-GB"/>
        </w:rPr>
        <w:t xml:space="preserve"> triangulasi adalah cara pemeriksaaan keabsahan data yang menggunakan sesuatu yang lain diluar data untuk membandingkan atau mengecek ulang kepercayaan sumber informan yang didapatkan dari sumber berbeda. Menjadikan hasil penelitian dapat dipertanggung jawabkan, maka dibutuhkan pengecekan data.</w:t>
      </w:r>
      <w:r>
        <w:rPr>
          <w:sz w:val="24"/>
          <w:szCs w:val="24"/>
          <w:lang w:val="en-GB"/>
        </w:rPr>
        <w:t xml:space="preserve"> </w:t>
      </w:r>
      <w:r w:rsidRPr="00FC7BD7">
        <w:rPr>
          <w:sz w:val="24"/>
          <w:szCs w:val="24"/>
          <w:lang w:val="en-GB"/>
        </w:rPr>
        <w:t>Triangulasi Teori, menguji keabsahan data menggunakan perspektif lebih dari satu dalam membahas permasalahan yang dikaji sehingga dapat dianalisis dan ditarik kesimpulan yang menyuluruh.</w:t>
      </w:r>
    </w:p>
    <w:p w14:paraId="4E5195A5" w14:textId="3E2786C9" w:rsidR="00FC7BD7" w:rsidRPr="00FC7BD7" w:rsidRDefault="00FC7BD7" w:rsidP="003B4234">
      <w:pPr>
        <w:ind w:leftChars="0" w:left="0" w:firstLineChars="0" w:firstLine="720"/>
        <w:jc w:val="both"/>
        <w:rPr>
          <w:sz w:val="24"/>
          <w:szCs w:val="24"/>
          <w:lang w:val="en-GB"/>
        </w:rPr>
      </w:pPr>
      <w:r w:rsidRPr="00FC7BD7">
        <w:rPr>
          <w:sz w:val="24"/>
          <w:szCs w:val="24"/>
          <w:lang w:val="id-ID"/>
        </w:rPr>
        <w:t xml:space="preserve">Dalam menganalisa data, peneliti menggunakan metode deskriptif </w:t>
      </w:r>
      <w:r w:rsidRPr="00FC7BD7">
        <w:rPr>
          <w:sz w:val="24"/>
          <w:szCs w:val="24"/>
          <w:lang w:val="id-ID"/>
        </w:rPr>
        <w:lastRenderedPageBreak/>
        <w:t xml:space="preserve">kualitatif, yaitu menggambarkan data yang didapatkan dengan kata-kata atau dipisah-pisah tergantung dengan kategorinya untuk menghasilkan kesimpulan </w:t>
      </w:r>
      <w:r w:rsidRPr="00FC7BD7">
        <w:rPr>
          <w:sz w:val="24"/>
          <w:szCs w:val="24"/>
          <w:lang w:val="id-ID"/>
        </w:rPr>
        <w:fldChar w:fldCharType="begin" w:fldLock="1"/>
      </w:r>
      <w:r w:rsidRPr="00FC7BD7">
        <w:rPr>
          <w:sz w:val="24"/>
          <w:szCs w:val="24"/>
          <w:lang w:val="id-ID"/>
        </w:rPr>
        <w:instrText>ADDIN CSL_CITATION {"citationItems":[{"id":"ITEM-1","itemData":{"author":[{"dropping-particle":"","family":"Arikunto","given":"Suharsimi","non-dropping-particle":"","parse-names":false,"suffix":""}],"edition":"Revisi IV","id":"ITEM-1","issued":{"date-parts":[["2006"]]},"publisher":"Rineka Cipta","publisher-place":"Jakarta","title":"Prosedur Penelitian Suatu Praktek","type":"book"},"uris":["http://www.mendeley.com/documents/?uuid=408a7c60-6e4f-412a-9cac-cd58a9424a1e"]}],"mendeley":{"formattedCitation":"(Arikunto, 2006)","manualFormatting":"(Arikunto, 2006:130)","plainTextFormattedCitation":"(Arikunto, 2006)","previouslyFormattedCitation":"(Arikunto, 2006)"},"properties":{"noteIndex":0},"schema":"https://github.com/citation-style-language/schema/raw/master/csl-citation.json"}</w:instrText>
      </w:r>
      <w:r w:rsidRPr="00FC7BD7">
        <w:rPr>
          <w:sz w:val="24"/>
          <w:szCs w:val="24"/>
          <w:lang w:val="id-ID"/>
        </w:rPr>
        <w:fldChar w:fldCharType="separate"/>
      </w:r>
      <w:r w:rsidRPr="00FC7BD7">
        <w:rPr>
          <w:noProof/>
          <w:sz w:val="24"/>
          <w:szCs w:val="24"/>
          <w:lang w:val="id-ID"/>
        </w:rPr>
        <w:t>(Arikunto, 2006</w:t>
      </w:r>
      <w:r w:rsidRPr="00FC7BD7">
        <w:rPr>
          <w:noProof/>
          <w:sz w:val="24"/>
          <w:szCs w:val="24"/>
          <w:lang w:val="en-GB"/>
        </w:rPr>
        <w:t>:130</w:t>
      </w:r>
      <w:r w:rsidRPr="00FC7BD7">
        <w:rPr>
          <w:noProof/>
          <w:sz w:val="24"/>
          <w:szCs w:val="24"/>
          <w:lang w:val="id-ID"/>
        </w:rPr>
        <w:t>)</w:t>
      </w:r>
      <w:r w:rsidRPr="00FC7BD7">
        <w:rPr>
          <w:sz w:val="24"/>
          <w:szCs w:val="24"/>
          <w:lang w:val="en-GB"/>
        </w:rPr>
        <w:fldChar w:fldCharType="end"/>
      </w:r>
      <w:r w:rsidRPr="00FC7BD7">
        <w:rPr>
          <w:sz w:val="24"/>
          <w:szCs w:val="24"/>
          <w:lang w:val="en-GB"/>
        </w:rPr>
        <w:t>.</w:t>
      </w:r>
      <w:r>
        <w:rPr>
          <w:sz w:val="24"/>
          <w:szCs w:val="24"/>
          <w:lang w:val="en-GB"/>
        </w:rPr>
        <w:t xml:space="preserve"> </w:t>
      </w:r>
      <w:r w:rsidRPr="00FC7BD7">
        <w:rPr>
          <w:sz w:val="24"/>
          <w:szCs w:val="24"/>
          <w:lang w:val="en-GB"/>
        </w:rPr>
        <w:t xml:space="preserve">Miles dan Huberman dalam </w:t>
      </w:r>
      <w:r w:rsidRPr="00FC7BD7">
        <w:rPr>
          <w:sz w:val="24"/>
          <w:szCs w:val="24"/>
          <w:lang w:val="en-GB"/>
        </w:rPr>
        <w:fldChar w:fldCharType="begin" w:fldLock="1"/>
      </w:r>
      <w:r w:rsidR="00C53B70">
        <w:rPr>
          <w:sz w:val="24"/>
          <w:szCs w:val="24"/>
          <w:lang w:val="en-GB"/>
        </w:rPr>
        <w:instrText>ADDIN CSL_CITATION {"citationItems":[{"id":"ITEM-1","itemData":{"DOI":"10.33086/ehdj.v5i1.1453","ISSN":"2541-0156","abstract":"Pembentukan karakter telah banyak dicanangkan oleh lembaga pendidikan. Guru mempunyai kedudukan khusus dalam membentuk nilai-nilai karakter untuk menciptakan generasi yang berakhlak mulia. Penelitian ini bertujuan untuk mengetahui pembentukan karakter berbasis keteladanan guru dan pembiasaan murid. Penelitian ini termasuk penelitian kualitatif jenis fenomenologi. Teknik pengumpulan data dilakukan dengan cara observasi, wawancara mendalam, dan dokumentasi. Analisa data menggunakan reduksi data, penyajian data dan penarikan kesimpulan. Hasil penelitian menunjukkan bahwa keteladanan guru dilakukan melalui tindakan, seperti kedisiplinan, menjaga keberhasilan, adil, bijaksana, sopan,santun dalam bertutur, sedangkan murid dibiasakan sesuai budaya sekolah yaitu salam, salim, senyum dan sapa, disiplin, berbagai kegiatan keagamaan, bertanggung jawab, mandiri, jujur dan berkegiatan literasi. Dampak yang ditimbulkan setelah diberlakukan keteladanan guru dan pembiasaan murid melahirkan karakter seperti menciptakan manusia kreatif, meningkatkan keimanan, merubah sikap, dan meningkatkan kegemaran membaca dan kepedulian lingkungan","author":[{"dropping-particle":"","family":"Sukmawati","given":"A.","non-dropping-particle":"","parse-names":false,"suffix":""},{"dropping-particle":"","family":"Basri","given":"H.M.","non-dropping-particle":"","parse-names":false,"suffix":""},{"dropping-particle":"","family":"Akhir","given":"Muhammad","non-dropping-particle":"","parse-names":false,"suffix":""}],"container-title":"Education and Human Development Journal","id":"ITEM-1","issue":"1","issued":{"date-parts":[["2020"]]},"page":"91-99","title":"Pembentukan Karakter Berbasis Keteladanan Guru Dan Pembiasaan Murid Sit Al Biruni Jipang Kota Makassar","type":"article-journal","volume":"5"},"uris":["http://www.mendeley.com/documents/?uuid=68da81f8-e7e2-4a8b-9650-299f04c17803"]}],"mendeley":{"formattedCitation":"(Sukmawati et al., 2020)","manualFormatting":"(Sukmawati et al., 2020:95)","plainTextFormattedCitation":"(Sukmawati et al., 2020)","previouslyFormattedCitation":"(Sukmawati et al., 2020)"},"properties":{"noteIndex":0},"schema":"https://github.com/citation-style-language/schema/raw/master/csl-citation.json"}</w:instrText>
      </w:r>
      <w:r w:rsidRPr="00FC7BD7">
        <w:rPr>
          <w:sz w:val="24"/>
          <w:szCs w:val="24"/>
          <w:lang w:val="en-GB"/>
        </w:rPr>
        <w:fldChar w:fldCharType="separate"/>
      </w:r>
      <w:r w:rsidRPr="00FC7BD7">
        <w:rPr>
          <w:noProof/>
          <w:sz w:val="24"/>
          <w:szCs w:val="24"/>
          <w:lang w:val="en-GB"/>
        </w:rPr>
        <w:t>(Sukmawati et al., 2020:95)</w:t>
      </w:r>
      <w:r w:rsidRPr="00FC7BD7">
        <w:rPr>
          <w:sz w:val="24"/>
          <w:szCs w:val="24"/>
          <w:lang w:val="en-GB"/>
        </w:rPr>
        <w:fldChar w:fldCharType="end"/>
      </w:r>
      <w:r w:rsidRPr="00FC7BD7">
        <w:rPr>
          <w:sz w:val="24"/>
          <w:szCs w:val="24"/>
          <w:lang w:val="en-GB"/>
        </w:rPr>
        <w:t xml:space="preserve"> menyampaikan kegiatan analisis data kualitatif dikerjakan secara interaktif dan dengan terus-menerus sampai selesai. Kegiatan analisis data, yaitu:</w:t>
      </w:r>
    </w:p>
    <w:p w14:paraId="2AE6AD10" w14:textId="429C404C" w:rsidR="00FC7BD7" w:rsidRPr="00FC7BD7" w:rsidRDefault="00FC7BD7" w:rsidP="00FC7BD7">
      <w:pPr>
        <w:numPr>
          <w:ilvl w:val="1"/>
          <w:numId w:val="3"/>
        </w:numPr>
        <w:ind w:left="0" w:hanging="2"/>
        <w:jc w:val="both"/>
        <w:rPr>
          <w:sz w:val="24"/>
          <w:szCs w:val="24"/>
          <w:lang w:val="id-ID"/>
        </w:rPr>
      </w:pPr>
      <w:r w:rsidRPr="00FC7BD7">
        <w:rPr>
          <w:sz w:val="24"/>
          <w:szCs w:val="24"/>
          <w:lang w:val="en-GB"/>
        </w:rPr>
        <w:t xml:space="preserve">Data </w:t>
      </w:r>
      <w:r w:rsidRPr="00FC7BD7">
        <w:rPr>
          <w:i/>
          <w:iCs/>
          <w:sz w:val="24"/>
          <w:szCs w:val="24"/>
          <w:lang w:val="en-GB"/>
        </w:rPr>
        <w:t>Reduction</w:t>
      </w:r>
      <w:r w:rsidRPr="00FC7BD7">
        <w:rPr>
          <w:sz w:val="24"/>
          <w:szCs w:val="24"/>
          <w:lang w:val="en-GB"/>
        </w:rPr>
        <w:t>, merangkum data dan memfokuskan pada hal-hal yang pentin</w:t>
      </w:r>
      <w:r>
        <w:rPr>
          <w:sz w:val="24"/>
          <w:szCs w:val="24"/>
          <w:lang w:val="en-GB"/>
        </w:rPr>
        <w:t>g</w:t>
      </w:r>
      <w:r w:rsidRPr="00FC7BD7">
        <w:rPr>
          <w:sz w:val="24"/>
          <w:szCs w:val="24"/>
          <w:lang w:val="en-GB"/>
        </w:rPr>
        <w:t xml:space="preserve"> akan memberikan gambaran yang lebih jelas untuk mengumpulkan data selanjutnya.</w:t>
      </w:r>
    </w:p>
    <w:p w14:paraId="6E8A1BA5" w14:textId="7102D7D0" w:rsidR="00FC7BD7" w:rsidRPr="00FC7BD7" w:rsidRDefault="00FC7BD7" w:rsidP="00FC7BD7">
      <w:pPr>
        <w:numPr>
          <w:ilvl w:val="1"/>
          <w:numId w:val="3"/>
        </w:numPr>
        <w:ind w:left="0" w:hanging="2"/>
        <w:jc w:val="both"/>
        <w:rPr>
          <w:sz w:val="24"/>
          <w:szCs w:val="24"/>
          <w:lang w:val="id-ID"/>
        </w:rPr>
      </w:pPr>
      <w:r w:rsidRPr="00FC7BD7">
        <w:rPr>
          <w:sz w:val="24"/>
          <w:szCs w:val="24"/>
          <w:lang w:val="en-GB"/>
        </w:rPr>
        <w:t xml:space="preserve">Data </w:t>
      </w:r>
      <w:r w:rsidRPr="00FC7BD7">
        <w:rPr>
          <w:i/>
          <w:iCs/>
          <w:sz w:val="24"/>
          <w:szCs w:val="24"/>
          <w:lang w:val="en-GB"/>
        </w:rPr>
        <w:t>Display</w:t>
      </w:r>
      <w:r w:rsidRPr="00FC7BD7">
        <w:rPr>
          <w:sz w:val="24"/>
          <w:szCs w:val="24"/>
          <w:lang w:val="en-GB"/>
        </w:rPr>
        <w:t xml:space="preserve">, penyajian data bisa dilaksanakan dengan uraian singkat, Dengan demikian hal ini akan memudahkan untuk memahami apa yang terjadi, </w:t>
      </w:r>
    </w:p>
    <w:p w14:paraId="2B5E868B" w14:textId="0D7F65EC" w:rsidR="00D77396" w:rsidRPr="00FC7BD7" w:rsidRDefault="00FC7BD7" w:rsidP="00FC7BD7">
      <w:pPr>
        <w:numPr>
          <w:ilvl w:val="1"/>
          <w:numId w:val="3"/>
        </w:numPr>
        <w:ind w:left="0" w:hanging="2"/>
        <w:jc w:val="both"/>
        <w:rPr>
          <w:sz w:val="24"/>
          <w:szCs w:val="24"/>
          <w:lang w:val="id-ID"/>
        </w:rPr>
      </w:pPr>
      <w:r w:rsidRPr="00FC7BD7">
        <w:rPr>
          <w:i/>
          <w:iCs/>
          <w:sz w:val="24"/>
          <w:szCs w:val="24"/>
          <w:lang w:val="en-GB"/>
        </w:rPr>
        <w:t xml:space="preserve">Conclusion Drawing </w:t>
      </w:r>
      <w:r w:rsidRPr="00FC7BD7">
        <w:rPr>
          <w:sz w:val="24"/>
          <w:szCs w:val="24"/>
          <w:lang w:val="en-GB"/>
        </w:rPr>
        <w:t>atau</w:t>
      </w:r>
      <w:r w:rsidRPr="00FC7BD7">
        <w:rPr>
          <w:i/>
          <w:iCs/>
          <w:sz w:val="24"/>
          <w:szCs w:val="24"/>
          <w:lang w:val="en-GB"/>
        </w:rPr>
        <w:t xml:space="preserve"> Verification</w:t>
      </w:r>
      <w:r w:rsidRPr="00FC7BD7">
        <w:rPr>
          <w:sz w:val="24"/>
          <w:szCs w:val="24"/>
          <w:lang w:val="en-GB"/>
        </w:rPr>
        <w:t>, penarikan penyimpulan dan verifikasi data yang diperoleh. Kesimpulan awal masih bersifat dan akan berganti jika menemukan bukti yang kuat untuk mendukung pada langkah pengumpulan data berikutnya.</w:t>
      </w:r>
    </w:p>
    <w:p w14:paraId="5BBF6108" w14:textId="1C6F3A80" w:rsidR="00D443B5" w:rsidRDefault="0014316A">
      <w:pPr>
        <w:ind w:left="0" w:hanging="2"/>
        <w:jc w:val="both"/>
        <w:rPr>
          <w:b/>
          <w:sz w:val="24"/>
          <w:szCs w:val="24"/>
        </w:rPr>
      </w:pPr>
      <w:r>
        <w:rPr>
          <w:b/>
          <w:sz w:val="24"/>
          <w:szCs w:val="24"/>
        </w:rPr>
        <w:t xml:space="preserve">HASIL DAN PEMBAHASAN </w:t>
      </w:r>
    </w:p>
    <w:p w14:paraId="479898A7" w14:textId="17BEE7AF" w:rsidR="00B33E6A" w:rsidRDefault="00B33E6A" w:rsidP="003B4234">
      <w:pPr>
        <w:ind w:leftChars="0" w:left="0" w:firstLineChars="0" w:firstLine="720"/>
        <w:jc w:val="both"/>
        <w:rPr>
          <w:sz w:val="24"/>
          <w:szCs w:val="24"/>
        </w:rPr>
      </w:pPr>
      <w:r w:rsidRPr="00B33E6A">
        <w:rPr>
          <w:sz w:val="24"/>
          <w:szCs w:val="24"/>
          <w:lang w:val="en-GB"/>
        </w:rPr>
        <w:t xml:space="preserve">Berdasarkan studi kasus yang dilakukan peneliti pada PT Samudera Perdana, didapatkan adanya penurunan performa perusahaan. Hal ini memicu pihak perusahaan untuk mengganti teknik </w:t>
      </w:r>
      <w:r w:rsidRPr="00B33E6A">
        <w:rPr>
          <w:i/>
          <w:iCs/>
          <w:sz w:val="24"/>
          <w:szCs w:val="24"/>
          <w:lang w:val="en-GB"/>
        </w:rPr>
        <w:t>marketing</w:t>
      </w:r>
      <w:r w:rsidRPr="00B33E6A">
        <w:rPr>
          <w:sz w:val="24"/>
          <w:szCs w:val="24"/>
          <w:lang w:val="en-GB"/>
        </w:rPr>
        <w:t xml:space="preserve"> yang ada dari konvensional menjadi digital untuk mendukung </w:t>
      </w:r>
      <w:r w:rsidRPr="00B33E6A">
        <w:rPr>
          <w:i/>
          <w:sz w:val="24"/>
          <w:szCs w:val="24"/>
          <w:lang w:val="en-GB"/>
        </w:rPr>
        <w:t xml:space="preserve">sales revenue </w:t>
      </w:r>
      <w:r w:rsidRPr="00B33E6A">
        <w:rPr>
          <w:sz w:val="24"/>
          <w:szCs w:val="24"/>
          <w:lang w:val="en-GB"/>
        </w:rPr>
        <w:t>PT Samudera Perdana</w:t>
      </w:r>
      <w:r>
        <w:rPr>
          <w:sz w:val="24"/>
          <w:szCs w:val="24"/>
          <w:lang w:val="en-GB"/>
        </w:rPr>
        <w:t xml:space="preserve">. </w:t>
      </w:r>
    </w:p>
    <w:p w14:paraId="22F4CFC4" w14:textId="19CDD9F8" w:rsidR="00B33E6A" w:rsidRDefault="00B33E6A" w:rsidP="00B33E6A">
      <w:pPr>
        <w:ind w:left="0" w:hanging="2"/>
        <w:jc w:val="both"/>
        <w:rPr>
          <w:b/>
          <w:bCs/>
          <w:sz w:val="24"/>
          <w:szCs w:val="24"/>
        </w:rPr>
      </w:pPr>
      <w:r>
        <w:rPr>
          <w:b/>
          <w:bCs/>
          <w:sz w:val="24"/>
          <w:szCs w:val="24"/>
        </w:rPr>
        <w:t>Pembahasan</w:t>
      </w:r>
    </w:p>
    <w:p w14:paraId="12B74510" w14:textId="77777777" w:rsidR="00B33E6A" w:rsidRDefault="00B33E6A" w:rsidP="00B33E6A">
      <w:pPr>
        <w:ind w:left="0" w:hanging="2"/>
        <w:jc w:val="both"/>
        <w:rPr>
          <w:b/>
          <w:bCs/>
          <w:i/>
          <w:iCs/>
          <w:sz w:val="24"/>
          <w:szCs w:val="24"/>
        </w:rPr>
      </w:pPr>
      <w:r>
        <w:rPr>
          <w:b/>
          <w:bCs/>
          <w:i/>
          <w:iCs/>
          <w:sz w:val="24"/>
          <w:szCs w:val="24"/>
        </w:rPr>
        <w:t>Whalen’s 7 Steps Strategic Planning Process</w:t>
      </w:r>
    </w:p>
    <w:p w14:paraId="644C9C33" w14:textId="52E81372" w:rsidR="00792069" w:rsidRPr="00792069" w:rsidRDefault="00792069" w:rsidP="00C764BF">
      <w:pPr>
        <w:ind w:leftChars="0" w:left="0" w:firstLineChars="0" w:firstLine="720"/>
        <w:jc w:val="both"/>
        <w:rPr>
          <w:bCs/>
          <w:iCs/>
          <w:sz w:val="24"/>
          <w:szCs w:val="24"/>
          <w:lang w:val="en-GB"/>
        </w:rPr>
      </w:pPr>
      <w:r w:rsidRPr="00792069">
        <w:rPr>
          <w:bCs/>
          <w:iCs/>
          <w:sz w:val="24"/>
          <w:szCs w:val="24"/>
          <w:lang w:val="en-GB"/>
        </w:rPr>
        <w:t xml:space="preserve">Untuk mengkaji lebih dalam, peneliti melakukan wawancara dengan 3 informan dari pihak PT Samudera perdana, yang mana jawaban dari masing-masing permasalahan akan di jabarkan dalam poin-poin </w:t>
      </w:r>
      <w:r w:rsidRPr="00792069">
        <w:rPr>
          <w:bCs/>
          <w:i/>
          <w:iCs/>
          <w:sz w:val="24"/>
          <w:szCs w:val="24"/>
          <w:lang w:val="en-GB"/>
        </w:rPr>
        <w:t>Whalen’s</w:t>
      </w:r>
      <w:r w:rsidRPr="00792069">
        <w:rPr>
          <w:bCs/>
          <w:iCs/>
          <w:sz w:val="24"/>
          <w:szCs w:val="24"/>
          <w:lang w:val="en-GB"/>
        </w:rPr>
        <w:t xml:space="preserve"> 7 </w:t>
      </w:r>
      <w:r w:rsidRPr="00792069">
        <w:rPr>
          <w:bCs/>
          <w:i/>
          <w:iCs/>
          <w:sz w:val="24"/>
          <w:szCs w:val="24"/>
          <w:lang w:val="en-GB"/>
        </w:rPr>
        <w:t>Steps Strategic Planning Process</w:t>
      </w:r>
      <w:r w:rsidRPr="00792069">
        <w:rPr>
          <w:bCs/>
          <w:iCs/>
          <w:sz w:val="24"/>
          <w:szCs w:val="24"/>
          <w:lang w:val="en-GB"/>
        </w:rPr>
        <w:t xml:space="preserve"> lalu akan ditarik kesimpulan secara keseluruhan.</w:t>
      </w:r>
    </w:p>
    <w:p w14:paraId="519AC7AD" w14:textId="02D22BA8" w:rsidR="00792069" w:rsidRDefault="00792069" w:rsidP="00792069">
      <w:pPr>
        <w:ind w:leftChars="0" w:left="0" w:firstLineChars="0" w:firstLine="0"/>
        <w:jc w:val="both"/>
        <w:rPr>
          <w:bCs/>
          <w:i/>
          <w:iCs/>
          <w:sz w:val="24"/>
          <w:szCs w:val="24"/>
          <w:lang w:val="en-GB"/>
        </w:rPr>
      </w:pPr>
      <w:r w:rsidRPr="00792069">
        <w:rPr>
          <w:bCs/>
          <w:iCs/>
          <w:sz w:val="24"/>
          <w:szCs w:val="24"/>
          <w:lang w:val="en-GB"/>
        </w:rPr>
        <w:t>1.</w:t>
      </w:r>
      <w:r w:rsidRPr="00792069">
        <w:rPr>
          <w:bCs/>
          <w:iCs/>
          <w:sz w:val="24"/>
          <w:szCs w:val="24"/>
          <w:lang w:val="en-GB"/>
        </w:rPr>
        <w:tab/>
      </w:r>
      <w:r>
        <w:rPr>
          <w:bCs/>
          <w:i/>
          <w:iCs/>
          <w:sz w:val="24"/>
          <w:szCs w:val="24"/>
          <w:lang w:val="en-GB"/>
        </w:rPr>
        <w:t>Analysis Situation</w:t>
      </w:r>
    </w:p>
    <w:p w14:paraId="39BAAE2D" w14:textId="7E527FAE" w:rsidR="00792069" w:rsidRPr="00792069" w:rsidRDefault="00792069" w:rsidP="00792069">
      <w:pPr>
        <w:ind w:leftChars="0" w:left="0" w:firstLineChars="0" w:firstLine="0"/>
        <w:jc w:val="both"/>
        <w:rPr>
          <w:bCs/>
          <w:i/>
          <w:iCs/>
          <w:sz w:val="24"/>
          <w:szCs w:val="24"/>
          <w:lang w:val="en-GB"/>
        </w:rPr>
      </w:pPr>
      <w:r w:rsidRPr="00792069">
        <w:rPr>
          <w:bCs/>
          <w:iCs/>
          <w:sz w:val="24"/>
          <w:szCs w:val="24"/>
          <w:lang w:val="en-GB"/>
        </w:rPr>
        <w:t>PT Samudera Perdana mempunyai kelemahan strategi marketing yang sempat mengakibatkan kerugian. Yang mana keadaan tersebut memaksa perusahaan untuk memberlakukan perubahan strategi marketing yang di awali dengan penentuan STP (</w:t>
      </w:r>
      <w:r w:rsidRPr="00792069">
        <w:rPr>
          <w:bCs/>
          <w:i/>
          <w:iCs/>
          <w:sz w:val="24"/>
          <w:szCs w:val="24"/>
          <w:lang w:val="en-GB"/>
        </w:rPr>
        <w:t>Segmenting, Targetting dan Positioning</w:t>
      </w:r>
      <w:r w:rsidRPr="00792069">
        <w:rPr>
          <w:bCs/>
          <w:iCs/>
          <w:sz w:val="24"/>
          <w:szCs w:val="24"/>
          <w:lang w:val="en-GB"/>
        </w:rPr>
        <w:t xml:space="preserve">) terlebih dahulu. Dengan mencari tahu dan   memahami apa keinginan dan kebutuhan konsumen pada saat ini dan diperkuat dengan </w:t>
      </w:r>
      <w:r w:rsidRPr="00792069">
        <w:rPr>
          <w:bCs/>
          <w:i/>
          <w:iCs/>
          <w:sz w:val="24"/>
          <w:szCs w:val="24"/>
          <w:lang w:val="en-GB"/>
        </w:rPr>
        <w:t>support</w:t>
      </w:r>
      <w:r w:rsidRPr="00792069">
        <w:rPr>
          <w:bCs/>
          <w:iCs/>
          <w:sz w:val="24"/>
          <w:szCs w:val="24"/>
          <w:lang w:val="en-GB"/>
        </w:rPr>
        <w:t xml:space="preserve"> dari sistem digitalisasi. Dengan mengetahui STP dapat memudahkan serta membimbing kerja </w:t>
      </w:r>
      <w:bookmarkStart w:id="0" w:name="_Hlk78477746"/>
      <w:r w:rsidRPr="00792069">
        <w:rPr>
          <w:bCs/>
          <w:i/>
          <w:iCs/>
          <w:sz w:val="24"/>
          <w:szCs w:val="24"/>
          <w:lang w:val="en-GB"/>
        </w:rPr>
        <w:t>marketing public relations</w:t>
      </w:r>
      <w:r w:rsidRPr="00792069">
        <w:rPr>
          <w:bCs/>
          <w:iCs/>
          <w:sz w:val="24"/>
          <w:szCs w:val="24"/>
          <w:lang w:val="en-GB"/>
        </w:rPr>
        <w:t xml:space="preserve"> </w:t>
      </w:r>
      <w:bookmarkEnd w:id="0"/>
      <w:r w:rsidRPr="00792069">
        <w:rPr>
          <w:bCs/>
          <w:iCs/>
          <w:sz w:val="24"/>
          <w:szCs w:val="24"/>
          <w:lang w:val="en-GB"/>
        </w:rPr>
        <w:t xml:space="preserve">PT Samudera Perdana untuk melakukan ke langkah berikutnya seperti </w:t>
      </w:r>
      <w:r w:rsidRPr="00792069">
        <w:rPr>
          <w:bCs/>
          <w:i/>
          <w:iCs/>
          <w:sz w:val="24"/>
          <w:szCs w:val="24"/>
          <w:lang w:val="en-GB"/>
        </w:rPr>
        <w:t>objectives, strategy, targets, messages, tactics and evaluations.</w:t>
      </w:r>
    </w:p>
    <w:p w14:paraId="0D6DD7F2" w14:textId="5039A85A" w:rsidR="00792069" w:rsidRDefault="00792069" w:rsidP="00792069">
      <w:pPr>
        <w:ind w:leftChars="0" w:left="0" w:firstLineChars="0" w:firstLine="0"/>
        <w:jc w:val="both"/>
        <w:rPr>
          <w:bCs/>
          <w:iCs/>
          <w:sz w:val="24"/>
          <w:szCs w:val="24"/>
          <w:lang w:val="en-GB"/>
        </w:rPr>
      </w:pPr>
      <w:r w:rsidRPr="00792069">
        <w:rPr>
          <w:bCs/>
          <w:iCs/>
          <w:sz w:val="24"/>
          <w:szCs w:val="24"/>
          <w:lang w:val="en-GB"/>
        </w:rPr>
        <w:t>2.</w:t>
      </w:r>
      <w:r w:rsidRPr="00792069">
        <w:rPr>
          <w:bCs/>
          <w:iCs/>
          <w:sz w:val="24"/>
          <w:szCs w:val="24"/>
          <w:lang w:val="en-GB"/>
        </w:rPr>
        <w:tab/>
      </w:r>
      <w:r>
        <w:rPr>
          <w:bCs/>
          <w:i/>
          <w:iCs/>
          <w:sz w:val="24"/>
          <w:szCs w:val="24"/>
          <w:lang w:val="en-GB"/>
        </w:rPr>
        <w:t>Setting Objectives</w:t>
      </w:r>
    </w:p>
    <w:p w14:paraId="4B4BDB81" w14:textId="564F053C" w:rsidR="00896728" w:rsidRDefault="00896728" w:rsidP="00792069">
      <w:pPr>
        <w:ind w:left="0" w:hanging="2"/>
        <w:jc w:val="both"/>
        <w:rPr>
          <w:bCs/>
          <w:iCs/>
          <w:sz w:val="24"/>
          <w:szCs w:val="24"/>
          <w:lang w:val="en-GB"/>
        </w:rPr>
      </w:pPr>
      <w:r>
        <w:rPr>
          <w:bCs/>
          <w:i/>
          <w:iCs/>
          <w:sz w:val="24"/>
          <w:szCs w:val="24"/>
          <w:lang w:val="en-GB"/>
        </w:rPr>
        <w:tab/>
      </w:r>
      <w:r w:rsidR="00792069" w:rsidRPr="00896728">
        <w:rPr>
          <w:bCs/>
          <w:iCs/>
          <w:sz w:val="24"/>
          <w:szCs w:val="24"/>
          <w:lang w:val="en-GB"/>
        </w:rPr>
        <w:t>O</w:t>
      </w:r>
      <w:r w:rsidRPr="00896728">
        <w:rPr>
          <w:bCs/>
          <w:iCs/>
          <w:sz w:val="24"/>
          <w:szCs w:val="24"/>
          <w:lang w:val="en-GB"/>
        </w:rPr>
        <w:t xml:space="preserve">bjektif PT Samudera Perdana dari yang pertama adalah;  kepada Tim Komersial untuk mendukung pendapatan </w:t>
      </w:r>
      <w:r w:rsidRPr="00C764BF">
        <w:rPr>
          <w:bCs/>
          <w:i/>
          <w:iCs/>
          <w:sz w:val="24"/>
          <w:szCs w:val="24"/>
          <w:lang w:val="en-GB"/>
        </w:rPr>
        <w:t>sales revenue</w:t>
      </w:r>
      <w:r w:rsidRPr="00896728">
        <w:rPr>
          <w:bCs/>
          <w:iCs/>
          <w:sz w:val="24"/>
          <w:szCs w:val="24"/>
          <w:lang w:val="en-GB"/>
        </w:rPr>
        <w:t xml:space="preserve"> yang sebesar-besarnya dengan cara dari penjualan konvensional menjadi penjualan digital marketing sehingga cakupan potensi pelanggan dapat menjadi seluas-luasnya, tidak lupa memperbaiki </w:t>
      </w:r>
      <w:r w:rsidRPr="00C764BF">
        <w:rPr>
          <w:bCs/>
          <w:i/>
          <w:iCs/>
          <w:sz w:val="24"/>
          <w:szCs w:val="24"/>
          <w:lang w:val="en-GB"/>
        </w:rPr>
        <w:t>cash flow</w:t>
      </w:r>
      <w:r w:rsidRPr="00896728">
        <w:rPr>
          <w:bCs/>
          <w:iCs/>
          <w:sz w:val="24"/>
          <w:szCs w:val="24"/>
          <w:lang w:val="en-GB"/>
        </w:rPr>
        <w:t xml:space="preserve"> perusahaan </w:t>
      </w:r>
      <w:r w:rsidRPr="00C764BF">
        <w:rPr>
          <w:bCs/>
          <w:i/>
          <w:iCs/>
          <w:sz w:val="24"/>
          <w:szCs w:val="24"/>
          <w:lang w:val="en-GB"/>
        </w:rPr>
        <w:t>selective customers</w:t>
      </w:r>
      <w:r w:rsidRPr="00896728">
        <w:rPr>
          <w:bCs/>
          <w:iCs/>
          <w:sz w:val="24"/>
          <w:szCs w:val="24"/>
          <w:lang w:val="en-GB"/>
        </w:rPr>
        <w:t xml:space="preserve">, mendapatkan penambahan </w:t>
      </w:r>
      <w:r w:rsidRPr="00C764BF">
        <w:rPr>
          <w:bCs/>
          <w:i/>
          <w:iCs/>
          <w:sz w:val="24"/>
          <w:szCs w:val="24"/>
          <w:lang w:val="en-GB"/>
        </w:rPr>
        <w:t xml:space="preserve">customer premium juga </w:t>
      </w:r>
      <w:r w:rsidRPr="00896728">
        <w:rPr>
          <w:bCs/>
          <w:iCs/>
          <w:sz w:val="24"/>
          <w:szCs w:val="24"/>
          <w:lang w:val="en-GB"/>
        </w:rPr>
        <w:t>perubahan perilaku konsumen yang lebih memilih jasa PT Samudera Perdana dengan adanya kemudahan mencari informasi mengenai perusahaan, mengkontrol gerakan shipment dari digital, yang akhirnya mampu meningkatkan loyalitas dan kepercayaan pelanggan juga menjadi  PT logistik pilihan utama bagi konsumen.</w:t>
      </w:r>
    </w:p>
    <w:p w14:paraId="3088B2E8" w14:textId="7B188D83" w:rsidR="00792069" w:rsidRPr="00792069" w:rsidRDefault="00792069" w:rsidP="00792069">
      <w:pPr>
        <w:ind w:left="0" w:hanging="2"/>
        <w:jc w:val="both"/>
        <w:rPr>
          <w:bCs/>
          <w:i/>
          <w:iCs/>
          <w:sz w:val="24"/>
          <w:szCs w:val="24"/>
          <w:lang w:val="en-GB"/>
        </w:rPr>
      </w:pPr>
      <w:r>
        <w:rPr>
          <w:bCs/>
          <w:iCs/>
          <w:sz w:val="24"/>
          <w:szCs w:val="24"/>
          <w:lang w:val="en-GB"/>
        </w:rPr>
        <w:t xml:space="preserve">3. </w:t>
      </w:r>
      <w:r w:rsidRPr="00792069">
        <w:rPr>
          <w:bCs/>
          <w:iCs/>
          <w:sz w:val="24"/>
          <w:szCs w:val="24"/>
          <w:lang w:val="en-GB"/>
        </w:rPr>
        <w:tab/>
      </w:r>
      <w:r>
        <w:rPr>
          <w:bCs/>
          <w:i/>
          <w:iCs/>
          <w:sz w:val="24"/>
          <w:szCs w:val="24"/>
          <w:lang w:val="en-GB"/>
        </w:rPr>
        <w:t>Defining Strategy</w:t>
      </w:r>
    </w:p>
    <w:p w14:paraId="429D3C5F" w14:textId="47B2EAD6" w:rsidR="00896728" w:rsidRDefault="00896728" w:rsidP="00792069">
      <w:pPr>
        <w:ind w:leftChars="0" w:left="0" w:firstLineChars="0" w:firstLine="0"/>
        <w:jc w:val="both"/>
        <w:rPr>
          <w:bCs/>
          <w:iCs/>
          <w:sz w:val="24"/>
          <w:szCs w:val="24"/>
        </w:rPr>
      </w:pPr>
      <w:r w:rsidRPr="00896728">
        <w:rPr>
          <w:bCs/>
          <w:iCs/>
          <w:sz w:val="24"/>
          <w:szCs w:val="24"/>
        </w:rPr>
        <w:t xml:space="preserve">PT Samudera perdana memiliki beberapa langkah dalam mencapai tujuan pembaruan strategi </w:t>
      </w:r>
      <w:r w:rsidRPr="00896728">
        <w:rPr>
          <w:bCs/>
          <w:i/>
          <w:iCs/>
          <w:sz w:val="24"/>
          <w:szCs w:val="24"/>
        </w:rPr>
        <w:t xml:space="preserve">marketing public relations. </w:t>
      </w:r>
      <w:r w:rsidRPr="00896728">
        <w:rPr>
          <w:bCs/>
          <w:iCs/>
          <w:sz w:val="24"/>
          <w:szCs w:val="24"/>
        </w:rPr>
        <w:t>Langkah-langkah tersebut meliputi beberapa aspek dari dalam perusahaan (peningkatan revenue, peningkatan share, 5 pilar strategi, sistem perusahaan).</w:t>
      </w:r>
    </w:p>
    <w:p w14:paraId="35E7F945" w14:textId="5E52C35F" w:rsidR="00792069" w:rsidRPr="00896728" w:rsidRDefault="00792069" w:rsidP="00792069">
      <w:pPr>
        <w:ind w:leftChars="0" w:left="0" w:firstLineChars="0" w:firstLine="0"/>
        <w:jc w:val="both"/>
        <w:rPr>
          <w:bCs/>
          <w:iCs/>
          <w:sz w:val="24"/>
          <w:szCs w:val="24"/>
        </w:rPr>
      </w:pPr>
      <w:r>
        <w:rPr>
          <w:bCs/>
          <w:iCs/>
          <w:sz w:val="24"/>
          <w:szCs w:val="24"/>
          <w:lang w:val="en-GB"/>
        </w:rPr>
        <w:t>4</w:t>
      </w:r>
      <w:r w:rsidRPr="00792069">
        <w:rPr>
          <w:bCs/>
          <w:iCs/>
          <w:sz w:val="24"/>
          <w:szCs w:val="24"/>
          <w:lang w:val="en-GB"/>
        </w:rPr>
        <w:t>.</w:t>
      </w:r>
      <w:r w:rsidRPr="00792069">
        <w:rPr>
          <w:bCs/>
          <w:iCs/>
          <w:sz w:val="24"/>
          <w:szCs w:val="24"/>
          <w:lang w:val="en-GB"/>
        </w:rPr>
        <w:tab/>
      </w:r>
      <w:r>
        <w:rPr>
          <w:bCs/>
          <w:i/>
          <w:iCs/>
          <w:sz w:val="24"/>
          <w:szCs w:val="24"/>
          <w:lang w:val="en-GB"/>
        </w:rPr>
        <w:t>Identifying the Targets</w:t>
      </w:r>
    </w:p>
    <w:p w14:paraId="10E74FE9" w14:textId="03F139CE" w:rsidR="00896728" w:rsidRDefault="00792069" w:rsidP="00792069">
      <w:pPr>
        <w:ind w:leftChars="0" w:left="0" w:firstLineChars="0" w:firstLine="0"/>
        <w:jc w:val="both"/>
        <w:rPr>
          <w:bCs/>
          <w:iCs/>
          <w:sz w:val="24"/>
          <w:szCs w:val="24"/>
          <w:lang w:val="en-GB"/>
        </w:rPr>
      </w:pPr>
      <w:r w:rsidRPr="00896728">
        <w:rPr>
          <w:bCs/>
          <w:iCs/>
          <w:sz w:val="24"/>
          <w:szCs w:val="24"/>
          <w:lang w:val="en-GB"/>
        </w:rPr>
        <w:lastRenderedPageBreak/>
        <w:t>M</w:t>
      </w:r>
      <w:r w:rsidR="00896728" w:rsidRPr="00896728">
        <w:rPr>
          <w:bCs/>
          <w:iCs/>
          <w:sz w:val="24"/>
          <w:szCs w:val="24"/>
          <w:lang w:val="en-GB"/>
        </w:rPr>
        <w:t>eskipun dengan strategi yang baru PT Samudera Perdana tidak akan merubah konsep B2B (</w:t>
      </w:r>
      <w:r w:rsidR="00896728" w:rsidRPr="00896728">
        <w:rPr>
          <w:bCs/>
          <w:i/>
          <w:iCs/>
          <w:sz w:val="24"/>
          <w:szCs w:val="24"/>
          <w:lang w:val="en-GB"/>
        </w:rPr>
        <w:t>business to business</w:t>
      </w:r>
      <w:r w:rsidR="00896728" w:rsidRPr="00896728">
        <w:rPr>
          <w:bCs/>
          <w:iCs/>
          <w:sz w:val="24"/>
          <w:szCs w:val="24"/>
          <w:lang w:val="en-GB"/>
        </w:rPr>
        <w:t>), strategi tersebut justru diharapkan mampu meraup pelanggan premium lebih banyak dari sebelumnya, juga mampu melakukan ekspansi untuk angkutan ekspor dan impor. Strategi digital juga menimbulkan permintaan target market yang menjadi lebih banyak (FMCG, Energy dan Pharmacy) tanpa perlu lagi bertatap muka antar pelanggan dan pihak perusahaan terkait.</w:t>
      </w:r>
    </w:p>
    <w:p w14:paraId="58434F07" w14:textId="5FCFB435" w:rsidR="00792069" w:rsidRPr="00896728" w:rsidRDefault="00792069" w:rsidP="00792069">
      <w:pPr>
        <w:ind w:leftChars="0" w:left="0" w:firstLineChars="0" w:firstLine="0"/>
        <w:jc w:val="both"/>
        <w:rPr>
          <w:bCs/>
          <w:iCs/>
          <w:sz w:val="24"/>
          <w:szCs w:val="24"/>
          <w:lang w:val="en-GB"/>
        </w:rPr>
      </w:pPr>
      <w:r>
        <w:rPr>
          <w:bCs/>
          <w:iCs/>
          <w:sz w:val="24"/>
          <w:szCs w:val="24"/>
          <w:lang w:val="en-GB"/>
        </w:rPr>
        <w:t>5</w:t>
      </w:r>
      <w:r w:rsidRPr="00792069">
        <w:rPr>
          <w:bCs/>
          <w:iCs/>
          <w:sz w:val="24"/>
          <w:szCs w:val="24"/>
          <w:lang w:val="en-GB"/>
        </w:rPr>
        <w:t>.</w:t>
      </w:r>
      <w:r w:rsidRPr="00792069">
        <w:rPr>
          <w:bCs/>
          <w:iCs/>
          <w:sz w:val="24"/>
          <w:szCs w:val="24"/>
          <w:lang w:val="en-GB"/>
        </w:rPr>
        <w:tab/>
      </w:r>
      <w:r>
        <w:rPr>
          <w:bCs/>
          <w:i/>
          <w:iCs/>
          <w:sz w:val="24"/>
          <w:szCs w:val="24"/>
          <w:lang w:val="en-GB"/>
        </w:rPr>
        <w:t>Creating Messages</w:t>
      </w:r>
    </w:p>
    <w:p w14:paraId="6FA632AD" w14:textId="55825642" w:rsidR="00896728" w:rsidRDefault="00792069" w:rsidP="00792069">
      <w:pPr>
        <w:ind w:left="0" w:hanging="2"/>
        <w:jc w:val="both"/>
        <w:rPr>
          <w:bCs/>
          <w:iCs/>
          <w:sz w:val="24"/>
          <w:szCs w:val="24"/>
        </w:rPr>
      </w:pPr>
      <w:r>
        <w:rPr>
          <w:bCs/>
          <w:iCs/>
          <w:sz w:val="24"/>
          <w:szCs w:val="24"/>
          <w:lang w:val="en-GB"/>
        </w:rPr>
        <w:tab/>
      </w:r>
      <w:r w:rsidR="00896728" w:rsidRPr="00896728">
        <w:rPr>
          <w:bCs/>
          <w:iCs/>
          <w:sz w:val="24"/>
          <w:szCs w:val="24"/>
          <w:lang w:val="en-GB"/>
        </w:rPr>
        <w:t xml:space="preserve">Penyampaian pesan dalam </w:t>
      </w:r>
      <w:r w:rsidR="00896728" w:rsidRPr="00896728">
        <w:rPr>
          <w:bCs/>
          <w:i/>
          <w:iCs/>
          <w:sz w:val="24"/>
          <w:szCs w:val="24"/>
          <w:lang w:val="en-GB"/>
        </w:rPr>
        <w:t xml:space="preserve">Whalen’s 7 steps strategic planning process </w:t>
      </w:r>
      <w:r w:rsidR="00896728" w:rsidRPr="00896728">
        <w:rPr>
          <w:bCs/>
          <w:iCs/>
          <w:sz w:val="24"/>
          <w:szCs w:val="24"/>
          <w:lang w:val="en-GB"/>
        </w:rPr>
        <w:t xml:space="preserve">merupakan hal terpenting yang menjadi titik berat dalam kesuksesan kegiatan </w:t>
      </w:r>
      <w:r w:rsidR="00896728">
        <w:rPr>
          <w:bCs/>
          <w:i/>
          <w:iCs/>
          <w:sz w:val="24"/>
          <w:szCs w:val="24"/>
          <w:lang w:val="en-GB"/>
        </w:rPr>
        <w:t xml:space="preserve">marketing public relations. </w:t>
      </w:r>
      <w:r w:rsidR="00896728" w:rsidRPr="00896728">
        <w:rPr>
          <w:bCs/>
          <w:iCs/>
          <w:sz w:val="24"/>
          <w:szCs w:val="24"/>
        </w:rPr>
        <w:t>pesan yang ingin disampaikan pada konsumen atau khalayak adalah bahwa PT Samudera Perdana merupakan sebuah perusahan yang sudah lama bergelut di bidang logistik dimana keahlian tersebut sudah dimiliki selama 40 tahun lebih, sehingga jelas PT Samuderan perdana tidak perlu di pertanyakan lagi tentang pengalaman, kemampuan, dan e</w:t>
      </w:r>
      <w:r w:rsidR="00896728" w:rsidRPr="00896728">
        <w:rPr>
          <w:bCs/>
          <w:i/>
          <w:iCs/>
          <w:sz w:val="24"/>
          <w:szCs w:val="24"/>
        </w:rPr>
        <w:t>xcellence service</w:t>
      </w:r>
      <w:r w:rsidR="00896728" w:rsidRPr="00896728">
        <w:rPr>
          <w:bCs/>
          <w:iCs/>
          <w:sz w:val="24"/>
          <w:szCs w:val="24"/>
        </w:rPr>
        <w:t>-nya.</w:t>
      </w:r>
    </w:p>
    <w:p w14:paraId="01D940DF" w14:textId="6ADAAE67" w:rsidR="00792069" w:rsidRPr="00792069" w:rsidRDefault="00792069" w:rsidP="00792069">
      <w:pPr>
        <w:ind w:left="0" w:hanging="2"/>
        <w:jc w:val="both"/>
        <w:rPr>
          <w:bCs/>
          <w:iCs/>
          <w:sz w:val="24"/>
          <w:szCs w:val="24"/>
          <w:lang w:val="en-GB"/>
        </w:rPr>
      </w:pPr>
      <w:r>
        <w:rPr>
          <w:bCs/>
          <w:iCs/>
          <w:sz w:val="24"/>
          <w:szCs w:val="24"/>
          <w:lang w:val="en-GB"/>
        </w:rPr>
        <w:t>6</w:t>
      </w:r>
      <w:r w:rsidRPr="00792069">
        <w:rPr>
          <w:bCs/>
          <w:iCs/>
          <w:sz w:val="24"/>
          <w:szCs w:val="24"/>
          <w:lang w:val="en-GB"/>
        </w:rPr>
        <w:t>.</w:t>
      </w:r>
      <w:r w:rsidRPr="00792069">
        <w:rPr>
          <w:bCs/>
          <w:iCs/>
          <w:sz w:val="24"/>
          <w:szCs w:val="24"/>
          <w:lang w:val="en-GB"/>
        </w:rPr>
        <w:tab/>
      </w:r>
      <w:r>
        <w:rPr>
          <w:bCs/>
          <w:i/>
          <w:iCs/>
          <w:sz w:val="24"/>
          <w:szCs w:val="24"/>
          <w:lang w:val="en-GB"/>
        </w:rPr>
        <w:t>Identifying Tactics</w:t>
      </w:r>
    </w:p>
    <w:p w14:paraId="07DFE5A0" w14:textId="62619EE1" w:rsidR="00792069" w:rsidRDefault="00896728" w:rsidP="00792069">
      <w:pPr>
        <w:ind w:left="0" w:hanging="2"/>
        <w:jc w:val="both"/>
        <w:rPr>
          <w:bCs/>
          <w:iCs/>
          <w:sz w:val="24"/>
          <w:szCs w:val="24"/>
          <w:lang w:val="en-GB"/>
        </w:rPr>
      </w:pPr>
      <w:r>
        <w:rPr>
          <w:bCs/>
          <w:iCs/>
          <w:sz w:val="24"/>
          <w:szCs w:val="24"/>
        </w:rPr>
        <w:tab/>
      </w:r>
      <w:r w:rsidR="00792069" w:rsidRPr="00792069">
        <w:rPr>
          <w:bCs/>
          <w:iCs/>
          <w:sz w:val="24"/>
          <w:szCs w:val="24"/>
          <w:lang w:val="en-GB"/>
        </w:rPr>
        <w:t xml:space="preserve">Taktik yang digunakan yaitu dengan pengoptimalan website, </w:t>
      </w:r>
      <w:r w:rsidR="00792069" w:rsidRPr="00792069">
        <w:rPr>
          <w:bCs/>
          <w:i/>
          <w:iCs/>
          <w:sz w:val="24"/>
          <w:szCs w:val="24"/>
          <w:lang w:val="en-GB"/>
        </w:rPr>
        <w:t>email blast</w:t>
      </w:r>
      <w:r w:rsidR="00792069" w:rsidRPr="00792069">
        <w:rPr>
          <w:bCs/>
          <w:iCs/>
          <w:sz w:val="24"/>
          <w:szCs w:val="24"/>
          <w:lang w:val="en-GB"/>
        </w:rPr>
        <w:t xml:space="preserve"> dan SEO yang mana merupakan platform fokus utama bagi perusahaan, ketiga nya mampu menyampaikan informasi akurat tentang PT Samuderan Perdana, pemesanan jasa secara online, dan menyambungkan dengan konsumen yang mencari jasa logistik lebih cepat. Sedangkan pilihan media sosial lain ada Youtube, Instagram, Linkedin.</w:t>
      </w:r>
    </w:p>
    <w:p w14:paraId="5618F913" w14:textId="3200F698" w:rsidR="00792069" w:rsidRPr="00792069" w:rsidRDefault="00792069" w:rsidP="00792069">
      <w:pPr>
        <w:ind w:left="0" w:hanging="2"/>
        <w:jc w:val="both"/>
        <w:rPr>
          <w:bCs/>
          <w:iCs/>
          <w:sz w:val="24"/>
          <w:szCs w:val="24"/>
          <w:lang w:val="en-GB"/>
        </w:rPr>
      </w:pPr>
      <w:r w:rsidRPr="00792069">
        <w:rPr>
          <w:bCs/>
          <w:iCs/>
          <w:sz w:val="24"/>
          <w:szCs w:val="24"/>
          <w:lang w:val="en-GB"/>
        </w:rPr>
        <w:t>6.</w:t>
      </w:r>
      <w:r w:rsidRPr="00792069">
        <w:rPr>
          <w:bCs/>
          <w:iCs/>
          <w:sz w:val="24"/>
          <w:szCs w:val="24"/>
          <w:lang w:val="en-GB"/>
        </w:rPr>
        <w:tab/>
      </w:r>
      <w:r>
        <w:rPr>
          <w:bCs/>
          <w:i/>
          <w:iCs/>
          <w:sz w:val="24"/>
          <w:szCs w:val="24"/>
          <w:lang w:val="en-GB"/>
        </w:rPr>
        <w:t>Evaluating the Results of Marketing Publilc Relations</w:t>
      </w:r>
    </w:p>
    <w:p w14:paraId="49F07253" w14:textId="40771474" w:rsidR="00896728" w:rsidRPr="00792069" w:rsidRDefault="00792069" w:rsidP="00792069">
      <w:pPr>
        <w:ind w:left="0" w:hanging="2"/>
        <w:jc w:val="both"/>
        <w:rPr>
          <w:bCs/>
          <w:iCs/>
          <w:sz w:val="24"/>
          <w:szCs w:val="24"/>
          <w:lang w:val="en-GB"/>
        </w:rPr>
      </w:pPr>
      <w:r>
        <w:rPr>
          <w:bCs/>
          <w:iCs/>
          <w:sz w:val="24"/>
          <w:szCs w:val="24"/>
        </w:rPr>
        <w:tab/>
      </w:r>
      <w:r w:rsidRPr="00792069">
        <w:rPr>
          <w:bCs/>
          <w:iCs/>
          <w:sz w:val="24"/>
          <w:szCs w:val="24"/>
          <w:lang w:val="en-GB"/>
        </w:rPr>
        <w:t xml:space="preserve">Evaluasi dari semua usaha yang dilakukan oleh PT Samudera Perdana yang dapat disimpulkan dari jawaban informan kita adalah dengan adanya pergeseran strategi ke arah digital </w:t>
      </w:r>
      <w:r w:rsidRPr="00792069">
        <w:rPr>
          <w:bCs/>
          <w:i/>
          <w:iCs/>
          <w:sz w:val="24"/>
          <w:szCs w:val="24"/>
          <w:lang w:val="en-GB"/>
        </w:rPr>
        <w:t>marketing</w:t>
      </w:r>
      <w:r w:rsidRPr="00792069">
        <w:rPr>
          <w:bCs/>
          <w:iCs/>
          <w:sz w:val="24"/>
          <w:szCs w:val="24"/>
          <w:lang w:val="en-GB"/>
        </w:rPr>
        <w:t xml:space="preserve"> memang mebuahkan hasil positif seperti, </w:t>
      </w:r>
      <w:r w:rsidRPr="00792069">
        <w:rPr>
          <w:bCs/>
          <w:iCs/>
          <w:sz w:val="24"/>
          <w:szCs w:val="24"/>
          <w:lang w:val="en-GB"/>
        </w:rPr>
        <w:t xml:space="preserve">mendapatkan lebih banyak konsumen dan perluasan target perusahan untuk diajak bekerja sama. Namun memang masih ada beberapa bagian yang perlu di perbaiki untuk memiliki </w:t>
      </w:r>
      <w:r w:rsidRPr="00792069">
        <w:rPr>
          <w:bCs/>
          <w:i/>
          <w:iCs/>
          <w:sz w:val="24"/>
          <w:szCs w:val="24"/>
          <w:lang w:val="en-GB"/>
        </w:rPr>
        <w:t>outcome</w:t>
      </w:r>
      <w:r w:rsidRPr="00792069">
        <w:rPr>
          <w:bCs/>
          <w:iCs/>
          <w:sz w:val="24"/>
          <w:szCs w:val="24"/>
          <w:lang w:val="en-GB"/>
        </w:rPr>
        <w:t xml:space="preserve"> yang lebih optimal lagi.</w:t>
      </w:r>
    </w:p>
    <w:p w14:paraId="30074CBD" w14:textId="4129FC61" w:rsidR="00DE44EE" w:rsidRDefault="00B33E6A" w:rsidP="00DE44EE">
      <w:pPr>
        <w:ind w:left="0" w:hanging="2"/>
        <w:jc w:val="both"/>
        <w:rPr>
          <w:b/>
          <w:bCs/>
          <w:i/>
          <w:iCs/>
          <w:sz w:val="24"/>
          <w:szCs w:val="24"/>
        </w:rPr>
      </w:pPr>
      <w:r>
        <w:rPr>
          <w:b/>
          <w:bCs/>
          <w:i/>
          <w:iCs/>
          <w:sz w:val="24"/>
          <w:szCs w:val="24"/>
        </w:rPr>
        <w:t>Three Ways Strategy</w:t>
      </w:r>
    </w:p>
    <w:p w14:paraId="63AD4448" w14:textId="5133401F" w:rsidR="00C764BF" w:rsidRDefault="00C764BF" w:rsidP="00C764BF">
      <w:pPr>
        <w:ind w:left="0" w:hanging="2"/>
        <w:jc w:val="both"/>
        <w:rPr>
          <w:bCs/>
          <w:i/>
          <w:iCs/>
          <w:sz w:val="24"/>
          <w:szCs w:val="24"/>
          <w:lang w:val="en-GB"/>
        </w:rPr>
      </w:pPr>
      <w:r>
        <w:rPr>
          <w:bCs/>
          <w:iCs/>
          <w:sz w:val="24"/>
          <w:szCs w:val="24"/>
          <w:lang w:val="en-GB"/>
        </w:rPr>
        <w:t>1</w:t>
      </w:r>
      <w:r w:rsidRPr="00C764BF">
        <w:rPr>
          <w:bCs/>
          <w:iCs/>
          <w:sz w:val="24"/>
          <w:szCs w:val="24"/>
          <w:lang w:val="en-GB"/>
        </w:rPr>
        <w:t>.</w:t>
      </w:r>
      <w:r w:rsidRPr="00C764BF">
        <w:rPr>
          <w:bCs/>
          <w:iCs/>
          <w:sz w:val="24"/>
          <w:szCs w:val="24"/>
          <w:lang w:val="en-GB"/>
        </w:rPr>
        <w:tab/>
      </w:r>
      <w:r>
        <w:rPr>
          <w:bCs/>
          <w:i/>
          <w:iCs/>
          <w:sz w:val="24"/>
          <w:szCs w:val="24"/>
          <w:lang w:val="en-GB"/>
        </w:rPr>
        <w:t>Push Strategy</w:t>
      </w:r>
    </w:p>
    <w:p w14:paraId="01054371" w14:textId="7CA42340" w:rsidR="00C764BF" w:rsidRPr="00C764BF" w:rsidRDefault="00C764BF" w:rsidP="00C764BF">
      <w:pPr>
        <w:ind w:left="0" w:hanging="2"/>
        <w:jc w:val="both"/>
        <w:rPr>
          <w:b/>
          <w:bCs/>
          <w:iCs/>
          <w:sz w:val="24"/>
          <w:szCs w:val="24"/>
        </w:rPr>
      </w:pPr>
      <w:r w:rsidRPr="00C764BF">
        <w:rPr>
          <w:bCs/>
          <w:iCs/>
          <w:sz w:val="24"/>
          <w:szCs w:val="24"/>
          <w:lang w:val="en-GB"/>
        </w:rPr>
        <w:t xml:space="preserve">Untuk mendorong atau merangsang penggunaan jasa dari PT Samudera Perdana, pihak perusahaan biasanya melakukan penyebaran </w:t>
      </w:r>
      <w:r w:rsidRPr="00C764BF">
        <w:rPr>
          <w:bCs/>
          <w:i/>
          <w:iCs/>
          <w:sz w:val="24"/>
          <w:szCs w:val="24"/>
          <w:lang w:val="en-GB"/>
        </w:rPr>
        <w:t>company profile</w:t>
      </w:r>
      <w:r w:rsidRPr="00C764BF">
        <w:rPr>
          <w:bCs/>
          <w:iCs/>
          <w:sz w:val="24"/>
          <w:szCs w:val="24"/>
          <w:lang w:val="en-GB"/>
        </w:rPr>
        <w:t xml:space="preserve"> secara berkala dengan mengunjungi perusahaan-perusahaan yang menjadi target marketnya. Setelah PT Samudera Perdana memasuki era digitalisasi, cara mereka memberikan </w:t>
      </w:r>
      <w:r w:rsidRPr="00C764BF">
        <w:rPr>
          <w:bCs/>
          <w:i/>
          <w:iCs/>
          <w:sz w:val="24"/>
          <w:szCs w:val="24"/>
          <w:lang w:val="en-GB"/>
        </w:rPr>
        <w:t>company profile</w:t>
      </w:r>
      <w:r w:rsidRPr="00C764BF">
        <w:rPr>
          <w:bCs/>
          <w:iCs/>
          <w:sz w:val="24"/>
          <w:szCs w:val="24"/>
          <w:lang w:val="en-GB"/>
        </w:rPr>
        <w:t xml:space="preserve"> kepada target marketnya melalui </w:t>
      </w:r>
      <w:r w:rsidRPr="00C764BF">
        <w:rPr>
          <w:bCs/>
          <w:i/>
          <w:iCs/>
          <w:sz w:val="24"/>
          <w:szCs w:val="24"/>
          <w:lang w:val="en-GB"/>
        </w:rPr>
        <w:t>email-blast</w:t>
      </w:r>
      <w:r w:rsidRPr="00C764BF">
        <w:rPr>
          <w:bCs/>
          <w:iCs/>
          <w:sz w:val="24"/>
          <w:szCs w:val="24"/>
          <w:lang w:val="en-GB"/>
        </w:rPr>
        <w:t xml:space="preserve"> atau </w:t>
      </w:r>
      <w:r w:rsidRPr="00C764BF">
        <w:rPr>
          <w:bCs/>
          <w:i/>
          <w:iCs/>
          <w:sz w:val="24"/>
          <w:szCs w:val="24"/>
          <w:lang w:val="en-GB"/>
        </w:rPr>
        <w:t>Whatsapp broadcast</w:t>
      </w:r>
      <w:r w:rsidRPr="00C764BF">
        <w:rPr>
          <w:bCs/>
          <w:iCs/>
          <w:sz w:val="24"/>
          <w:szCs w:val="24"/>
          <w:lang w:val="en-GB"/>
        </w:rPr>
        <w:t xml:space="preserve"> yang berisikan </w:t>
      </w:r>
      <w:r w:rsidRPr="00C764BF">
        <w:rPr>
          <w:bCs/>
          <w:i/>
          <w:iCs/>
          <w:sz w:val="24"/>
          <w:szCs w:val="24"/>
          <w:lang w:val="en-GB"/>
        </w:rPr>
        <w:t>link</w:t>
      </w:r>
      <w:r w:rsidRPr="00C764BF">
        <w:rPr>
          <w:bCs/>
          <w:iCs/>
          <w:sz w:val="24"/>
          <w:szCs w:val="24"/>
          <w:lang w:val="en-GB"/>
        </w:rPr>
        <w:t xml:space="preserve"> website PT Samudera Perdana. </w:t>
      </w:r>
      <w:r w:rsidRPr="00C764BF">
        <w:rPr>
          <w:bCs/>
          <w:i/>
          <w:iCs/>
          <w:sz w:val="24"/>
          <w:szCs w:val="24"/>
          <w:lang w:val="en-GB"/>
        </w:rPr>
        <w:t xml:space="preserve">Company profile </w:t>
      </w:r>
      <w:r w:rsidRPr="00C764BF">
        <w:rPr>
          <w:bCs/>
          <w:iCs/>
          <w:sz w:val="24"/>
          <w:szCs w:val="24"/>
          <w:lang w:val="en-GB"/>
        </w:rPr>
        <w:t>yang ada pada website lebih interaktif dan memudahkan konsumen untuk melihat dan mendapatkan informasi detail tentang PT Samudera Perdana.</w:t>
      </w:r>
    </w:p>
    <w:p w14:paraId="634FF43B" w14:textId="41EBD024" w:rsidR="00C764BF" w:rsidRDefault="00C764BF" w:rsidP="00C764BF">
      <w:pPr>
        <w:ind w:left="0" w:hanging="2"/>
        <w:jc w:val="both"/>
        <w:rPr>
          <w:bCs/>
          <w:i/>
          <w:iCs/>
          <w:sz w:val="24"/>
          <w:szCs w:val="24"/>
          <w:lang w:val="en-GB"/>
        </w:rPr>
      </w:pPr>
      <w:r>
        <w:rPr>
          <w:bCs/>
          <w:iCs/>
          <w:sz w:val="24"/>
          <w:szCs w:val="24"/>
          <w:lang w:val="en-GB"/>
        </w:rPr>
        <w:t>2</w:t>
      </w:r>
      <w:r w:rsidRPr="00C764BF">
        <w:rPr>
          <w:bCs/>
          <w:iCs/>
          <w:sz w:val="24"/>
          <w:szCs w:val="24"/>
          <w:lang w:val="en-GB"/>
        </w:rPr>
        <w:t>.</w:t>
      </w:r>
      <w:r w:rsidRPr="00C764BF">
        <w:rPr>
          <w:bCs/>
          <w:iCs/>
          <w:sz w:val="24"/>
          <w:szCs w:val="24"/>
          <w:lang w:val="en-GB"/>
        </w:rPr>
        <w:tab/>
      </w:r>
      <w:r>
        <w:rPr>
          <w:bCs/>
          <w:i/>
          <w:iCs/>
          <w:sz w:val="24"/>
          <w:szCs w:val="24"/>
          <w:lang w:val="en-GB"/>
        </w:rPr>
        <w:t>Pull Strategy</w:t>
      </w:r>
    </w:p>
    <w:p w14:paraId="3FE93ABF" w14:textId="2DE87161" w:rsidR="00C764BF" w:rsidRPr="00C764BF" w:rsidRDefault="00C764BF" w:rsidP="00C764BF">
      <w:pPr>
        <w:ind w:left="0" w:hanging="2"/>
        <w:jc w:val="both"/>
        <w:rPr>
          <w:bCs/>
          <w:iCs/>
          <w:sz w:val="24"/>
          <w:szCs w:val="24"/>
          <w:lang w:val="en-GB"/>
        </w:rPr>
      </w:pPr>
      <w:r w:rsidRPr="00C764BF">
        <w:rPr>
          <w:bCs/>
          <w:iCs/>
          <w:sz w:val="24"/>
          <w:szCs w:val="24"/>
          <w:lang w:val="en-GB"/>
        </w:rPr>
        <w:t xml:space="preserve">Sebelum era digitalisasi, taktik yang digunakan PT Samudera Perdana dalam menarik perhatian konsumen untuk mencapai tujuan perusahaan dan meningkatkan penjualan dengan mengikuti acara-acara seperti </w:t>
      </w:r>
      <w:r w:rsidRPr="00C764BF">
        <w:rPr>
          <w:bCs/>
          <w:i/>
          <w:iCs/>
          <w:sz w:val="24"/>
          <w:szCs w:val="24"/>
          <w:lang w:val="en-GB"/>
        </w:rPr>
        <w:t>Supply Chain</w:t>
      </w:r>
      <w:r w:rsidRPr="00C764BF">
        <w:rPr>
          <w:bCs/>
          <w:iCs/>
          <w:sz w:val="24"/>
          <w:szCs w:val="24"/>
          <w:lang w:val="en-GB"/>
        </w:rPr>
        <w:t xml:space="preserve">, untuk memperkenalkan PT Samudera Perdana. Seiring dengan adanya perubahan secarra digital, PT Samudera Perdana menarik perhatian kosumen dengan fitur SEO </w:t>
      </w:r>
      <w:r w:rsidRPr="00C764BF">
        <w:rPr>
          <w:bCs/>
          <w:i/>
          <w:iCs/>
          <w:sz w:val="24"/>
          <w:szCs w:val="24"/>
          <w:lang w:val="en-GB"/>
        </w:rPr>
        <w:t>(Search Engine Optimization</w:t>
      </w:r>
      <w:r w:rsidRPr="00C764BF">
        <w:rPr>
          <w:bCs/>
          <w:iCs/>
          <w:sz w:val="24"/>
          <w:szCs w:val="24"/>
          <w:lang w:val="en-GB"/>
        </w:rPr>
        <w:t>) untuk memudahkan pelanggan menemukan informasi tentang PT Samudera Perdana dan promosi-promosi lainnya, selain itu juga menggunakan aplikasi Linkedin atau sosial media Samudera seperti Instagram atau Youtube.</w:t>
      </w:r>
    </w:p>
    <w:p w14:paraId="3C423563" w14:textId="14BBBB18" w:rsidR="00C764BF" w:rsidRPr="00C764BF" w:rsidRDefault="00C764BF" w:rsidP="00C764BF">
      <w:pPr>
        <w:ind w:left="0" w:hanging="2"/>
        <w:jc w:val="both"/>
        <w:rPr>
          <w:bCs/>
          <w:iCs/>
          <w:sz w:val="24"/>
          <w:szCs w:val="24"/>
          <w:lang w:val="en-GB"/>
        </w:rPr>
      </w:pPr>
      <w:r>
        <w:rPr>
          <w:bCs/>
          <w:iCs/>
          <w:sz w:val="24"/>
          <w:szCs w:val="24"/>
          <w:lang w:val="en-GB"/>
        </w:rPr>
        <w:t>3</w:t>
      </w:r>
      <w:r w:rsidRPr="00C764BF">
        <w:rPr>
          <w:bCs/>
          <w:iCs/>
          <w:sz w:val="24"/>
          <w:szCs w:val="24"/>
          <w:lang w:val="en-GB"/>
        </w:rPr>
        <w:t>.</w:t>
      </w:r>
      <w:r w:rsidRPr="00C764BF">
        <w:rPr>
          <w:bCs/>
          <w:iCs/>
          <w:sz w:val="24"/>
          <w:szCs w:val="24"/>
          <w:lang w:val="en-GB"/>
        </w:rPr>
        <w:tab/>
      </w:r>
      <w:r>
        <w:rPr>
          <w:bCs/>
          <w:i/>
          <w:iCs/>
          <w:sz w:val="24"/>
          <w:szCs w:val="24"/>
          <w:lang w:val="en-GB"/>
        </w:rPr>
        <w:t>Pass Strategy</w:t>
      </w:r>
    </w:p>
    <w:p w14:paraId="3DEF9F90" w14:textId="77777777" w:rsidR="00C764BF" w:rsidRPr="00C764BF" w:rsidRDefault="00C764BF" w:rsidP="00C764BF">
      <w:pPr>
        <w:ind w:leftChars="0" w:left="0" w:firstLineChars="0" w:firstLine="0"/>
        <w:jc w:val="both"/>
        <w:rPr>
          <w:bCs/>
          <w:iCs/>
          <w:sz w:val="24"/>
          <w:szCs w:val="24"/>
          <w:lang w:val="en-GB"/>
        </w:rPr>
      </w:pPr>
      <w:r w:rsidRPr="00C764BF">
        <w:rPr>
          <w:bCs/>
          <w:i/>
          <w:iCs/>
          <w:sz w:val="24"/>
          <w:szCs w:val="24"/>
          <w:lang w:val="en-GB"/>
        </w:rPr>
        <w:t xml:space="preserve">Push </w:t>
      </w:r>
      <w:r w:rsidRPr="00C764BF">
        <w:rPr>
          <w:bCs/>
          <w:iCs/>
          <w:sz w:val="24"/>
          <w:szCs w:val="24"/>
          <w:lang w:val="en-GB"/>
        </w:rPr>
        <w:t xml:space="preserve">dan </w:t>
      </w:r>
      <w:r w:rsidRPr="00C764BF">
        <w:rPr>
          <w:bCs/>
          <w:i/>
          <w:iCs/>
          <w:sz w:val="24"/>
          <w:szCs w:val="24"/>
          <w:lang w:val="en-GB"/>
        </w:rPr>
        <w:t>pull strategy</w:t>
      </w:r>
      <w:r w:rsidRPr="00C764BF">
        <w:rPr>
          <w:bCs/>
          <w:iCs/>
          <w:sz w:val="24"/>
          <w:szCs w:val="24"/>
          <w:lang w:val="en-GB"/>
        </w:rPr>
        <w:t xml:space="preserve"> tidak akan mencapai hasil yang maksimal tanpa penggunaan persuasi dari </w:t>
      </w:r>
      <w:r w:rsidRPr="00C764BF">
        <w:rPr>
          <w:bCs/>
          <w:i/>
          <w:iCs/>
          <w:sz w:val="24"/>
          <w:szCs w:val="24"/>
          <w:lang w:val="en-GB"/>
        </w:rPr>
        <w:t xml:space="preserve">pass strategy. </w:t>
      </w:r>
      <w:r w:rsidRPr="00C764BF">
        <w:rPr>
          <w:bCs/>
          <w:iCs/>
          <w:sz w:val="24"/>
          <w:szCs w:val="24"/>
          <w:lang w:val="en-GB"/>
        </w:rPr>
        <w:lastRenderedPageBreak/>
        <w:t xml:space="preserve">Untuk memengaruhi opini publik PT Samudera Perdana sering melakukan kerja sama dengan pelanggan-pelanggannya di Samudera Peduli untuk melakukan pengiriman barang-barang untuk membantu kemanusiaan seperti rumah baca dari kontainer, obat-obatan untuk rumah sakit atau melakukan sumbangan kemanusiaan baik domestic ataupun internasional yang dikirim menggunakan kontainer Samudera sendiri. PT Samudera Perdana mencantumkan logo perusahaan pada </w:t>
      </w:r>
      <w:r w:rsidRPr="00C764BF">
        <w:rPr>
          <w:bCs/>
          <w:i/>
          <w:iCs/>
          <w:sz w:val="24"/>
          <w:szCs w:val="24"/>
          <w:lang w:val="en-GB"/>
        </w:rPr>
        <w:t>banner</w:t>
      </w:r>
      <w:r w:rsidRPr="00C764BF">
        <w:rPr>
          <w:bCs/>
          <w:iCs/>
          <w:sz w:val="24"/>
          <w:szCs w:val="24"/>
          <w:lang w:val="en-GB"/>
        </w:rPr>
        <w:t xml:space="preserve"> atau instrumen cetak lainnya jika bekerja sama dengan BUMN atau perusahaan-perusahaan lainnya.</w:t>
      </w:r>
    </w:p>
    <w:p w14:paraId="3D37DCA2" w14:textId="2C3ECE89" w:rsidR="00C764BF" w:rsidRPr="00C764BF" w:rsidRDefault="00C764BF" w:rsidP="00C764BF">
      <w:pPr>
        <w:ind w:leftChars="0" w:left="0" w:firstLineChars="0" w:firstLine="720"/>
        <w:jc w:val="both"/>
        <w:rPr>
          <w:b/>
          <w:bCs/>
          <w:iCs/>
          <w:sz w:val="24"/>
          <w:szCs w:val="24"/>
          <w:lang w:val="en-GB"/>
        </w:rPr>
      </w:pPr>
      <w:r w:rsidRPr="00C764BF">
        <w:rPr>
          <w:bCs/>
          <w:iCs/>
          <w:sz w:val="24"/>
          <w:szCs w:val="24"/>
          <w:lang w:val="en-GB"/>
        </w:rPr>
        <w:t xml:space="preserve">Menciptakan opini publik dibutuhkan untuk memengaruhi </w:t>
      </w:r>
      <w:r w:rsidRPr="00C764BF">
        <w:rPr>
          <w:bCs/>
          <w:i/>
          <w:iCs/>
          <w:sz w:val="24"/>
          <w:szCs w:val="24"/>
          <w:lang w:val="en-GB"/>
        </w:rPr>
        <w:t>mindset</w:t>
      </w:r>
      <w:r w:rsidRPr="00C764BF">
        <w:rPr>
          <w:bCs/>
          <w:iCs/>
          <w:sz w:val="24"/>
          <w:szCs w:val="24"/>
          <w:lang w:val="en-GB"/>
        </w:rPr>
        <w:t xml:space="preserve"> masyarakat luas agar selalu teringat oleh PT Samudera Perdana. Dampak yang didapatkan PT Samudera Perdana setelah membuat opini publik atas perusahaan akan memberikan keuntungan dan menambah pelanggan baru datang untuk menggunakan jasa perusahaan serta meningkatkan </w:t>
      </w:r>
      <w:r w:rsidRPr="00C764BF">
        <w:rPr>
          <w:bCs/>
          <w:i/>
          <w:iCs/>
          <w:sz w:val="24"/>
          <w:szCs w:val="24"/>
          <w:lang w:val="en-GB"/>
        </w:rPr>
        <w:t>brand awareness</w:t>
      </w:r>
      <w:r w:rsidRPr="00C764BF">
        <w:rPr>
          <w:bCs/>
          <w:iCs/>
          <w:sz w:val="24"/>
          <w:szCs w:val="24"/>
          <w:lang w:val="en-GB"/>
        </w:rPr>
        <w:t xml:space="preserve"> perusahaan yang akan tercermin pada kinerja tahun buku berjalan yang terlaporkan pada IDX dan juga resmi website Samudera.</w:t>
      </w:r>
    </w:p>
    <w:p w14:paraId="4C8BF312" w14:textId="77777777" w:rsidR="00DE44EE" w:rsidRPr="00DE44EE" w:rsidRDefault="00DE44EE" w:rsidP="00DE44EE">
      <w:pPr>
        <w:ind w:leftChars="0" w:firstLineChars="0" w:firstLine="0"/>
        <w:jc w:val="both"/>
        <w:rPr>
          <w:b/>
          <w:bCs/>
          <w:sz w:val="24"/>
          <w:szCs w:val="24"/>
          <w:lang w:val="en-GB"/>
        </w:rPr>
      </w:pPr>
      <w:r w:rsidRPr="00DE44EE">
        <w:rPr>
          <w:b/>
          <w:bCs/>
          <w:i/>
          <w:iCs/>
          <w:sz w:val="24"/>
          <w:szCs w:val="24"/>
          <w:lang w:val="en-GB"/>
        </w:rPr>
        <w:t>Analysis</w:t>
      </w:r>
      <w:r w:rsidRPr="00DE44EE">
        <w:rPr>
          <w:b/>
          <w:bCs/>
          <w:sz w:val="24"/>
          <w:szCs w:val="24"/>
          <w:lang w:val="en-GB"/>
        </w:rPr>
        <w:t xml:space="preserve"> SWOT</w:t>
      </w:r>
    </w:p>
    <w:p w14:paraId="2FF8C7FE" w14:textId="77777777" w:rsidR="00DE44EE" w:rsidRPr="00DE44EE" w:rsidRDefault="00DE44EE" w:rsidP="00DE44EE">
      <w:pPr>
        <w:ind w:leftChars="0" w:firstLineChars="0" w:firstLine="721"/>
        <w:jc w:val="both"/>
        <w:rPr>
          <w:sz w:val="24"/>
          <w:szCs w:val="24"/>
          <w:lang w:val="en-GB"/>
        </w:rPr>
      </w:pPr>
      <w:r w:rsidRPr="00DE44EE">
        <w:rPr>
          <w:sz w:val="24"/>
          <w:szCs w:val="24"/>
          <w:lang w:val="en-GB"/>
        </w:rPr>
        <w:t xml:space="preserve">Penggunaan analisis SWOT (strengths, weakness, opportunities &amp; threats) bertujuan untuk menemukan kekuatan/strengths dan kelemahan/weakness yang dimiliki oleh PT Samudera Perdana serta mencari peluang/opportunities dan ancaman/threats yang akan dirasakan oleh PT Samudera Perdana dari lingkungan sekitarnya setelah melakukan perubahan strategi marketing public relatioins secara digital. Strengths yang dimiliki perusahaan adalah reputasinya yang sudah berdiri lama dari tahun 1975 hingga </w:t>
      </w:r>
      <w:r w:rsidRPr="00DE44EE">
        <w:rPr>
          <w:sz w:val="24"/>
          <w:szCs w:val="24"/>
          <w:lang w:val="en-GB"/>
        </w:rPr>
        <w:t>sekarang, kualitas excellence service-nya sudah tidak perlu ditanyakan lagi dan Weakness yang dimiliki peruasahaan adalah karena PT Samudera Perdana belum lama berubah ke ranah digitalisasi maka sumber daya manusianya kurang sebab tidak semua orang bisa menguasai teknik digital seperti yang diungkapkan oleh narasumber Agus Romdhoni:</w:t>
      </w:r>
    </w:p>
    <w:p w14:paraId="54D141A7" w14:textId="7C21A301" w:rsidR="00DE44EE" w:rsidRPr="00DE44EE" w:rsidRDefault="00DE44EE" w:rsidP="00DE44EE">
      <w:pPr>
        <w:ind w:leftChars="0" w:left="720" w:firstLineChars="0" w:firstLine="0"/>
        <w:jc w:val="both"/>
        <w:rPr>
          <w:sz w:val="24"/>
          <w:szCs w:val="24"/>
          <w:lang w:val="en-GB"/>
        </w:rPr>
      </w:pPr>
      <w:r w:rsidRPr="00DE44EE">
        <w:rPr>
          <w:sz w:val="24"/>
          <w:szCs w:val="24"/>
          <w:lang w:val="en-GB"/>
        </w:rPr>
        <w:t>“Banyak kendala yang kami temui, tentunya tentang keterbatasan pengetahuan dair tim IT kami, sehingga kami harus menambahkan tim baru dengan pekerja baru yang memiliki wawasan produk IT dengan lebih luas.”</w:t>
      </w:r>
    </w:p>
    <w:p w14:paraId="7AD085BF" w14:textId="77777777" w:rsidR="00DE44EE" w:rsidRPr="00DE44EE" w:rsidRDefault="00DE44EE" w:rsidP="00DE44EE">
      <w:pPr>
        <w:ind w:leftChars="0" w:firstLineChars="0" w:firstLine="0"/>
        <w:jc w:val="both"/>
        <w:rPr>
          <w:sz w:val="24"/>
          <w:szCs w:val="24"/>
          <w:lang w:val="en-GB"/>
        </w:rPr>
      </w:pPr>
      <w:r w:rsidRPr="00DE44EE">
        <w:rPr>
          <w:sz w:val="24"/>
          <w:szCs w:val="24"/>
          <w:lang w:val="en-GB"/>
        </w:rPr>
        <w:t>dan pastinya harus lebih kreatif untuk memikirkan konten apa yang harus di post pada sosial media yang akan menarik konsumen seperti yang diungkapkan oleh narasumber Rendy Kodri dan Anggi A.P:</w:t>
      </w:r>
    </w:p>
    <w:p w14:paraId="2CA7E7AD" w14:textId="77777777" w:rsidR="00DE44EE" w:rsidRPr="00DE44EE" w:rsidRDefault="00DE44EE" w:rsidP="00DE44EE">
      <w:pPr>
        <w:ind w:leftChars="0" w:left="720" w:firstLineChars="0" w:firstLine="0"/>
        <w:jc w:val="both"/>
        <w:rPr>
          <w:sz w:val="24"/>
          <w:szCs w:val="24"/>
          <w:lang w:val="en-GB"/>
        </w:rPr>
      </w:pPr>
      <w:r w:rsidRPr="00DE44EE">
        <w:rPr>
          <w:sz w:val="24"/>
          <w:szCs w:val="24"/>
          <w:lang w:val="en-GB"/>
        </w:rPr>
        <w:t>“Untuk saat ini Samudera Perdana mengalami kendala untuk membuat dan menyusun konten yang akan di publish guna menarik minat market.”</w:t>
      </w:r>
    </w:p>
    <w:p w14:paraId="406F91EB" w14:textId="77777777" w:rsidR="00DE44EE" w:rsidRPr="00DE44EE" w:rsidRDefault="00DE44EE" w:rsidP="00DE44EE">
      <w:pPr>
        <w:ind w:leftChars="0" w:firstLineChars="0" w:firstLine="0"/>
        <w:jc w:val="both"/>
        <w:rPr>
          <w:sz w:val="24"/>
          <w:szCs w:val="24"/>
          <w:lang w:val="en-GB"/>
        </w:rPr>
      </w:pPr>
    </w:p>
    <w:p w14:paraId="133DB572" w14:textId="77777777" w:rsidR="00DE44EE" w:rsidRPr="00DE44EE" w:rsidRDefault="00DE44EE" w:rsidP="00DE44EE">
      <w:pPr>
        <w:ind w:leftChars="0" w:left="720" w:firstLineChars="0" w:firstLine="0"/>
        <w:jc w:val="both"/>
        <w:rPr>
          <w:sz w:val="24"/>
          <w:szCs w:val="24"/>
          <w:lang w:val="en-GB"/>
        </w:rPr>
      </w:pPr>
      <w:r w:rsidRPr="00DE44EE">
        <w:rPr>
          <w:sz w:val="24"/>
          <w:szCs w:val="24"/>
          <w:lang w:val="en-GB"/>
        </w:rPr>
        <w:t>“Kendala yang terjadi cukup banyak, salah satunya adalah kendala untuk mendapatkan ide mengenai konten yang akan dimasukkan ke dalam media-media tersebut.”</w:t>
      </w:r>
    </w:p>
    <w:p w14:paraId="41669E6C" w14:textId="77777777" w:rsidR="00DE44EE" w:rsidRPr="00DE44EE" w:rsidRDefault="00DE44EE" w:rsidP="00DE44EE">
      <w:pPr>
        <w:ind w:leftChars="0" w:firstLineChars="0" w:firstLine="0"/>
        <w:jc w:val="both"/>
        <w:rPr>
          <w:sz w:val="24"/>
          <w:szCs w:val="24"/>
          <w:lang w:val="en-GB"/>
        </w:rPr>
      </w:pPr>
    </w:p>
    <w:p w14:paraId="1193839D" w14:textId="61B70585" w:rsidR="00DE44EE" w:rsidRPr="003B4234" w:rsidRDefault="00DE44EE" w:rsidP="00DE44EE">
      <w:pPr>
        <w:ind w:leftChars="0" w:left="0" w:firstLineChars="0" w:firstLine="0"/>
        <w:jc w:val="both"/>
        <w:rPr>
          <w:sz w:val="24"/>
          <w:szCs w:val="24"/>
          <w:lang w:val="en-GB"/>
        </w:rPr>
        <w:sectPr w:rsidR="00DE44EE" w:rsidRPr="003B4234">
          <w:type w:val="continuous"/>
          <w:pgSz w:w="11907" w:h="16840"/>
          <w:pgMar w:top="1701" w:right="1701" w:bottom="1701" w:left="1701" w:header="1134" w:footer="1134" w:gutter="0"/>
          <w:cols w:num="2" w:space="720" w:equalWidth="0">
            <w:col w:w="4029" w:space="446"/>
            <w:col w:w="4029" w:space="0"/>
          </w:cols>
        </w:sectPr>
      </w:pPr>
      <w:r w:rsidRPr="00DE44EE">
        <w:rPr>
          <w:sz w:val="24"/>
          <w:szCs w:val="24"/>
          <w:lang w:val="en-GB"/>
        </w:rPr>
        <w:t>Opportunities yang dirasakan adalah perusahaan bisa meraup lebih banyak target atau calon pelanggan seluas-luasnya. Seiring dengan bertambahnya konsumen, pendapatan pun akan ikut bertambah. Threats perusahaan adalah saingan pun semakin ketat dan PT Samudera Perdana harus memiliki inovasi yang berbeda agar perusahaan lebih menonjol dari perusahaan logistik lainny</w:t>
      </w:r>
      <w:r>
        <w:rPr>
          <w:sz w:val="24"/>
          <w:szCs w:val="24"/>
          <w:lang w:val="en-GB"/>
        </w:rPr>
        <w:t>a.</w:t>
      </w:r>
    </w:p>
    <w:p w14:paraId="632CCCDD" w14:textId="77777777" w:rsidR="00D443B5" w:rsidRDefault="00D443B5" w:rsidP="00DE44EE">
      <w:pPr>
        <w:ind w:leftChars="0" w:left="0" w:firstLineChars="0" w:firstLine="0"/>
        <w:jc w:val="both"/>
        <w:rPr>
          <w:sz w:val="22"/>
          <w:szCs w:val="22"/>
        </w:rPr>
        <w:sectPr w:rsidR="00D443B5">
          <w:type w:val="continuous"/>
          <w:pgSz w:w="11907" w:h="16840"/>
          <w:pgMar w:top="1701" w:right="1701" w:bottom="1701" w:left="1701" w:header="1134" w:footer="1134" w:gutter="0"/>
          <w:cols w:num="2" w:space="720" w:equalWidth="0">
            <w:col w:w="4029" w:space="446"/>
            <w:col w:w="4029" w:space="0"/>
          </w:cols>
        </w:sectPr>
      </w:pPr>
    </w:p>
    <w:p w14:paraId="48BC2848" w14:textId="77777777" w:rsidR="00D443B5" w:rsidRDefault="00D443B5" w:rsidP="000514AA">
      <w:pPr>
        <w:ind w:leftChars="0" w:left="0" w:firstLineChars="0" w:firstLine="0"/>
        <w:jc w:val="both"/>
        <w:rPr>
          <w:sz w:val="22"/>
          <w:szCs w:val="22"/>
        </w:rPr>
        <w:sectPr w:rsidR="00D443B5">
          <w:type w:val="continuous"/>
          <w:pgSz w:w="11907" w:h="16840"/>
          <w:pgMar w:top="1701" w:right="1701" w:bottom="1701" w:left="1701" w:header="1134" w:footer="1134" w:gutter="0"/>
          <w:cols w:space="720"/>
        </w:sectPr>
      </w:pPr>
    </w:p>
    <w:p w14:paraId="689800B1" w14:textId="77777777" w:rsidR="00D443B5" w:rsidRDefault="00D443B5" w:rsidP="000514AA">
      <w:pPr>
        <w:ind w:leftChars="0" w:left="0" w:firstLineChars="0" w:firstLine="0"/>
        <w:jc w:val="both"/>
        <w:rPr>
          <w:sz w:val="22"/>
          <w:szCs w:val="22"/>
        </w:rPr>
        <w:sectPr w:rsidR="00D443B5">
          <w:type w:val="continuous"/>
          <w:pgSz w:w="11907" w:h="16840"/>
          <w:pgMar w:top="1701" w:right="1701" w:bottom="1701" w:left="1701" w:header="1134" w:footer="1134" w:gutter="0"/>
          <w:cols w:space="720"/>
        </w:sectPr>
      </w:pPr>
    </w:p>
    <w:p w14:paraId="7D296C8A" w14:textId="77777777" w:rsidR="000514AA" w:rsidRDefault="000514AA" w:rsidP="00C764BF">
      <w:pPr>
        <w:ind w:leftChars="0" w:left="0" w:firstLineChars="0" w:firstLine="0"/>
        <w:jc w:val="both"/>
        <w:rPr>
          <w:b/>
          <w:sz w:val="22"/>
          <w:szCs w:val="22"/>
        </w:rPr>
      </w:pPr>
    </w:p>
    <w:p w14:paraId="2A5F8275" w14:textId="7B336151" w:rsidR="00D443B5" w:rsidRDefault="0014316A">
      <w:pPr>
        <w:ind w:left="0" w:hanging="2"/>
        <w:jc w:val="both"/>
        <w:rPr>
          <w:sz w:val="22"/>
          <w:szCs w:val="22"/>
        </w:rPr>
      </w:pPr>
      <w:r>
        <w:rPr>
          <w:b/>
          <w:sz w:val="22"/>
          <w:szCs w:val="22"/>
        </w:rPr>
        <w:t xml:space="preserve">SIMPULAN </w:t>
      </w:r>
    </w:p>
    <w:p w14:paraId="2EF838E4" w14:textId="77777777" w:rsidR="000514AA" w:rsidRPr="000514AA" w:rsidRDefault="000514AA" w:rsidP="000514AA">
      <w:pPr>
        <w:ind w:left="0" w:hanging="2"/>
        <w:jc w:val="both"/>
        <w:rPr>
          <w:b/>
          <w:bCs/>
          <w:color w:val="000000"/>
          <w:sz w:val="24"/>
          <w:szCs w:val="24"/>
        </w:rPr>
      </w:pPr>
      <w:r w:rsidRPr="000514AA">
        <w:rPr>
          <w:bCs/>
          <w:color w:val="000000"/>
          <w:sz w:val="24"/>
          <w:szCs w:val="24"/>
          <w:lang w:val="en-GB"/>
        </w:rPr>
        <w:lastRenderedPageBreak/>
        <w:t>Berdasarkan hasil penelitian yang telah dilakukan, dapat ditarik kesimpulan sebagai berikut:</w:t>
      </w:r>
    </w:p>
    <w:p w14:paraId="03AB4358" w14:textId="77777777" w:rsidR="000514AA" w:rsidRPr="000514AA" w:rsidRDefault="000514AA" w:rsidP="000514AA">
      <w:pPr>
        <w:numPr>
          <w:ilvl w:val="0"/>
          <w:numId w:val="4"/>
        </w:numPr>
        <w:ind w:left="0" w:hanging="2"/>
        <w:jc w:val="both"/>
        <w:rPr>
          <w:bCs/>
          <w:color w:val="000000"/>
          <w:sz w:val="24"/>
          <w:szCs w:val="24"/>
          <w:lang w:val="en-GB"/>
        </w:rPr>
      </w:pPr>
      <w:r w:rsidRPr="000514AA">
        <w:rPr>
          <w:bCs/>
          <w:color w:val="000000"/>
          <w:sz w:val="24"/>
          <w:szCs w:val="24"/>
        </w:rPr>
        <w:t xml:space="preserve">Terkait bagaimana strategi marketing public relation yang dilakukan oleh PT Samudera Perdana dalam mendukung sales revenue di era digitalisasi, diketahui bahwa perusahaan tersebut sedang mengubah strategi yang tadinya berjualan secara konvensional berubah menjadi secara digital. </w:t>
      </w:r>
      <w:r w:rsidRPr="000514AA">
        <w:rPr>
          <w:bCs/>
          <w:color w:val="000000"/>
          <w:sz w:val="24"/>
          <w:szCs w:val="24"/>
          <w:lang w:val="en-GB"/>
        </w:rPr>
        <w:t xml:space="preserve">Dengan menggunakan teori </w:t>
      </w:r>
      <w:r w:rsidRPr="000514AA">
        <w:rPr>
          <w:bCs/>
          <w:i/>
          <w:iCs/>
          <w:color w:val="000000"/>
          <w:sz w:val="24"/>
          <w:szCs w:val="24"/>
          <w:lang w:val="en-GB"/>
        </w:rPr>
        <w:t>Whalen’s 7 steps strategic planning process</w:t>
      </w:r>
      <w:r w:rsidRPr="000514AA">
        <w:rPr>
          <w:bCs/>
          <w:color w:val="000000"/>
          <w:sz w:val="24"/>
          <w:szCs w:val="24"/>
          <w:lang w:val="en-GB"/>
        </w:rPr>
        <w:t xml:space="preserve"> peneliti dapat mengurai langkah perlangkah (</w:t>
      </w:r>
      <w:r w:rsidRPr="000514AA">
        <w:rPr>
          <w:bCs/>
          <w:i/>
          <w:iCs/>
          <w:color w:val="000000"/>
          <w:sz w:val="24"/>
          <w:szCs w:val="24"/>
          <w:lang w:val="en-GB"/>
        </w:rPr>
        <w:t>analysis situation, setting the objectives, defining strategy, identifying the targets, creating messages, identifying tactics and evaluating the results of marketing public relations</w:t>
      </w:r>
      <w:r w:rsidRPr="000514AA">
        <w:rPr>
          <w:bCs/>
          <w:color w:val="000000"/>
          <w:sz w:val="24"/>
          <w:szCs w:val="24"/>
          <w:lang w:val="en-GB"/>
        </w:rPr>
        <w:t xml:space="preserve">), bagaimana pelaksanaan dari strategi </w:t>
      </w:r>
      <w:r w:rsidRPr="000514AA">
        <w:rPr>
          <w:bCs/>
          <w:i/>
          <w:iCs/>
          <w:color w:val="000000"/>
          <w:sz w:val="24"/>
          <w:szCs w:val="24"/>
          <w:lang w:val="en-GB"/>
        </w:rPr>
        <w:t>marketing public relations</w:t>
      </w:r>
      <w:r w:rsidRPr="000514AA">
        <w:rPr>
          <w:bCs/>
          <w:color w:val="000000"/>
          <w:sz w:val="24"/>
          <w:szCs w:val="24"/>
          <w:lang w:val="en-GB"/>
        </w:rPr>
        <w:t xml:space="preserve"> PT Samudera Perdana dalam mendukung </w:t>
      </w:r>
      <w:r w:rsidRPr="000514AA">
        <w:rPr>
          <w:bCs/>
          <w:i/>
          <w:iCs/>
          <w:color w:val="000000"/>
          <w:sz w:val="24"/>
          <w:szCs w:val="24"/>
          <w:lang w:val="en-GB"/>
        </w:rPr>
        <w:t>sales revenue</w:t>
      </w:r>
      <w:r w:rsidRPr="000514AA">
        <w:rPr>
          <w:bCs/>
          <w:color w:val="000000"/>
          <w:sz w:val="24"/>
          <w:szCs w:val="24"/>
          <w:lang w:val="en-GB"/>
        </w:rPr>
        <w:t xml:space="preserve"> di era digitalisasi. Pergeseran teknik pemasaran PT Samudera Perdana berubah menjadi digital </w:t>
      </w:r>
      <w:r w:rsidRPr="000514AA">
        <w:rPr>
          <w:bCs/>
          <w:i/>
          <w:iCs/>
          <w:color w:val="000000"/>
          <w:sz w:val="24"/>
          <w:szCs w:val="24"/>
          <w:lang w:val="en-GB"/>
        </w:rPr>
        <w:t>marketing</w:t>
      </w:r>
      <w:r w:rsidRPr="000514AA">
        <w:rPr>
          <w:bCs/>
          <w:color w:val="000000"/>
          <w:sz w:val="24"/>
          <w:szCs w:val="24"/>
          <w:lang w:val="en-GB"/>
        </w:rPr>
        <w:t xml:space="preserve"> dengan berfokus pada optimalisasi </w:t>
      </w:r>
      <w:r w:rsidRPr="000514AA">
        <w:rPr>
          <w:bCs/>
          <w:i/>
          <w:iCs/>
          <w:color w:val="000000"/>
          <w:sz w:val="24"/>
          <w:szCs w:val="24"/>
          <w:lang w:val="en-GB"/>
        </w:rPr>
        <w:t>email blast</w:t>
      </w:r>
      <w:r w:rsidRPr="000514AA">
        <w:rPr>
          <w:bCs/>
          <w:color w:val="000000"/>
          <w:sz w:val="24"/>
          <w:szCs w:val="24"/>
          <w:lang w:val="en-GB"/>
        </w:rPr>
        <w:t xml:space="preserve"> dan peningkatan konten website juga bantuan dari sosial media mampu mengubah cakupan potensi pelanggan menjadi lebih luas (target market yang menjadi lebih banyak seperti FMCG, Energy dan Pharmacy). Melalui perubahan secara digital, hal ini berhasil mendukung </w:t>
      </w:r>
      <w:r w:rsidRPr="000514AA">
        <w:rPr>
          <w:bCs/>
          <w:i/>
          <w:iCs/>
          <w:color w:val="000000"/>
          <w:sz w:val="24"/>
          <w:szCs w:val="24"/>
          <w:lang w:val="en-GB"/>
        </w:rPr>
        <w:t>sales revenue</w:t>
      </w:r>
      <w:r w:rsidRPr="000514AA">
        <w:rPr>
          <w:bCs/>
          <w:color w:val="000000"/>
          <w:sz w:val="24"/>
          <w:szCs w:val="24"/>
          <w:lang w:val="en-GB"/>
        </w:rPr>
        <w:t xml:space="preserve"> perusahaan.  PT Samudera Perdana tak hanya mendapatkan objektif </w:t>
      </w:r>
      <w:r w:rsidRPr="000514AA">
        <w:rPr>
          <w:bCs/>
          <w:i/>
          <w:iCs/>
          <w:color w:val="000000"/>
          <w:sz w:val="24"/>
          <w:szCs w:val="24"/>
          <w:lang w:val="en-GB"/>
        </w:rPr>
        <w:t>short-term</w:t>
      </w:r>
      <w:r w:rsidRPr="000514AA">
        <w:rPr>
          <w:bCs/>
          <w:color w:val="000000"/>
          <w:sz w:val="24"/>
          <w:szCs w:val="24"/>
          <w:lang w:val="en-GB"/>
        </w:rPr>
        <w:t xml:space="preserve"> namun perusahaan juga mendapatkan objektif </w:t>
      </w:r>
      <w:r w:rsidRPr="000514AA">
        <w:rPr>
          <w:bCs/>
          <w:i/>
          <w:iCs/>
          <w:color w:val="000000"/>
          <w:sz w:val="24"/>
          <w:szCs w:val="24"/>
          <w:lang w:val="en-GB"/>
        </w:rPr>
        <w:t>long-term</w:t>
      </w:r>
      <w:r w:rsidRPr="000514AA">
        <w:rPr>
          <w:bCs/>
          <w:color w:val="000000"/>
          <w:sz w:val="24"/>
          <w:szCs w:val="24"/>
          <w:lang w:val="en-GB"/>
        </w:rPr>
        <w:t xml:space="preserve"> yaitu dapat merubah perilaku konsumen sesuai dengan keinginan perusahaan. </w:t>
      </w:r>
    </w:p>
    <w:p w14:paraId="5C434981" w14:textId="77777777" w:rsidR="000514AA" w:rsidRPr="000514AA" w:rsidRDefault="000514AA" w:rsidP="000514AA">
      <w:pPr>
        <w:ind w:left="0" w:hanging="2"/>
        <w:jc w:val="both"/>
        <w:rPr>
          <w:bCs/>
          <w:color w:val="000000"/>
          <w:sz w:val="24"/>
          <w:szCs w:val="24"/>
          <w:lang w:val="en-GB"/>
        </w:rPr>
      </w:pPr>
      <w:r w:rsidRPr="000514AA">
        <w:rPr>
          <w:bCs/>
          <w:color w:val="000000"/>
          <w:sz w:val="24"/>
          <w:szCs w:val="24"/>
          <w:lang w:val="en-GB"/>
        </w:rPr>
        <w:t xml:space="preserve">Kemudian PT. Samudera Perdana cukup berhasil dalam </w:t>
      </w:r>
      <w:r w:rsidRPr="000514AA">
        <w:rPr>
          <w:bCs/>
          <w:i/>
          <w:iCs/>
          <w:color w:val="000000"/>
          <w:sz w:val="24"/>
          <w:szCs w:val="24"/>
          <w:lang w:val="en-GB"/>
        </w:rPr>
        <w:t>menerapkan Three Ways Strategy</w:t>
      </w:r>
      <w:r w:rsidRPr="000514AA">
        <w:rPr>
          <w:bCs/>
          <w:color w:val="000000"/>
          <w:sz w:val="24"/>
          <w:szCs w:val="24"/>
          <w:lang w:val="en-GB"/>
        </w:rPr>
        <w:t xml:space="preserve"> (</w:t>
      </w:r>
      <w:r w:rsidRPr="000514AA">
        <w:rPr>
          <w:bCs/>
          <w:i/>
          <w:iCs/>
          <w:color w:val="000000"/>
          <w:sz w:val="24"/>
          <w:szCs w:val="24"/>
          <w:lang w:val="en-GB"/>
        </w:rPr>
        <w:t>push, pull and pass strategy</w:t>
      </w:r>
      <w:r w:rsidRPr="000514AA">
        <w:rPr>
          <w:bCs/>
          <w:color w:val="000000"/>
          <w:sz w:val="24"/>
          <w:szCs w:val="24"/>
          <w:lang w:val="en-GB"/>
        </w:rPr>
        <w:t xml:space="preserve">) dikarenakan setelah melakukan </w:t>
      </w:r>
      <w:r w:rsidRPr="000514AA">
        <w:rPr>
          <w:bCs/>
          <w:i/>
          <w:iCs/>
          <w:color w:val="000000"/>
          <w:sz w:val="24"/>
          <w:szCs w:val="24"/>
          <w:lang w:val="en-GB"/>
        </w:rPr>
        <w:t>strategi marketing public relations</w:t>
      </w:r>
      <w:r w:rsidRPr="000514AA">
        <w:rPr>
          <w:bCs/>
          <w:color w:val="000000"/>
          <w:sz w:val="24"/>
          <w:szCs w:val="24"/>
          <w:lang w:val="en-GB"/>
        </w:rPr>
        <w:t xml:space="preserve"> ini PT Samudera Perdana didapatkan adanya perubahan yang baik seperti, mendapatkan lebih banyak konsumen, </w:t>
      </w:r>
      <w:r w:rsidRPr="000514AA">
        <w:rPr>
          <w:bCs/>
          <w:color w:val="000000"/>
          <w:sz w:val="24"/>
          <w:szCs w:val="24"/>
          <w:lang w:val="en-GB"/>
        </w:rPr>
        <w:t>perluasan target perusahan untuk diajak bekerja sama dan perusahaan melakukan kegiatan untuk memengaruhi opini publik agar publik terus mengingat PT Samudera Perdana dibenaknya (</w:t>
      </w:r>
      <w:r w:rsidRPr="000514AA">
        <w:rPr>
          <w:bCs/>
          <w:i/>
          <w:iCs/>
          <w:color w:val="000000"/>
          <w:sz w:val="24"/>
          <w:szCs w:val="24"/>
          <w:lang w:val="en-GB"/>
        </w:rPr>
        <w:t>brand awareness</w:t>
      </w:r>
      <w:r w:rsidRPr="000514AA">
        <w:rPr>
          <w:bCs/>
          <w:color w:val="000000"/>
          <w:sz w:val="24"/>
          <w:szCs w:val="24"/>
          <w:lang w:val="en-GB"/>
        </w:rPr>
        <w:t xml:space="preserve">), seperti yang dilakukan PT Samudera Perdana ketika memberi bantuan kemanusiaan kepada para korban bencana dengan menggunakan kontainer yang berlogo perusahaan Samudera serta terdapat juga alamat website dan </w:t>
      </w:r>
      <w:r w:rsidRPr="000514AA">
        <w:rPr>
          <w:bCs/>
          <w:i/>
          <w:iCs/>
          <w:color w:val="000000"/>
          <w:sz w:val="24"/>
          <w:szCs w:val="24"/>
          <w:lang w:val="en-GB"/>
        </w:rPr>
        <w:t>barcode</w:t>
      </w:r>
      <w:r w:rsidRPr="000514AA">
        <w:rPr>
          <w:bCs/>
          <w:color w:val="000000"/>
          <w:sz w:val="24"/>
          <w:szCs w:val="24"/>
          <w:lang w:val="en-GB"/>
        </w:rPr>
        <w:t xml:space="preserve"> yang tertera pada kontainernya. Disamping kegiatan-kegiatan tersebut, terdapat langkah-langkah strategi </w:t>
      </w:r>
      <w:r w:rsidRPr="000514AA">
        <w:rPr>
          <w:bCs/>
          <w:i/>
          <w:iCs/>
          <w:color w:val="000000"/>
          <w:sz w:val="24"/>
          <w:szCs w:val="24"/>
          <w:lang w:val="en-GB"/>
        </w:rPr>
        <w:t>marketing public relations</w:t>
      </w:r>
      <w:r w:rsidRPr="000514AA">
        <w:rPr>
          <w:bCs/>
          <w:color w:val="000000"/>
          <w:sz w:val="24"/>
          <w:szCs w:val="24"/>
          <w:lang w:val="en-GB"/>
        </w:rPr>
        <w:t xml:space="preserve"> PT Samudera Perdana yang perlu diperbaiki agar hasil lebih optimal dan dapat lebih mendukung </w:t>
      </w:r>
      <w:r w:rsidRPr="000514AA">
        <w:rPr>
          <w:bCs/>
          <w:i/>
          <w:iCs/>
          <w:color w:val="000000"/>
          <w:sz w:val="24"/>
          <w:szCs w:val="24"/>
          <w:lang w:val="en-GB"/>
        </w:rPr>
        <w:t xml:space="preserve">sales revenue </w:t>
      </w:r>
      <w:r w:rsidRPr="000514AA">
        <w:rPr>
          <w:bCs/>
          <w:color w:val="000000"/>
          <w:sz w:val="24"/>
          <w:szCs w:val="24"/>
          <w:lang w:val="en-GB"/>
        </w:rPr>
        <w:t>perusahaan.</w:t>
      </w:r>
    </w:p>
    <w:p w14:paraId="1C67BF18" w14:textId="77777777" w:rsidR="000514AA" w:rsidRPr="000514AA" w:rsidRDefault="000514AA" w:rsidP="000514AA">
      <w:pPr>
        <w:ind w:left="0" w:hanging="2"/>
        <w:jc w:val="both"/>
        <w:rPr>
          <w:bCs/>
          <w:color w:val="000000"/>
          <w:sz w:val="24"/>
          <w:szCs w:val="24"/>
          <w:lang w:val="en-GB"/>
        </w:rPr>
      </w:pPr>
      <w:r w:rsidRPr="000514AA">
        <w:rPr>
          <w:bCs/>
          <w:color w:val="000000"/>
          <w:sz w:val="24"/>
          <w:szCs w:val="24"/>
          <w:lang w:val="en-GB"/>
        </w:rPr>
        <w:t>Secara umum disimpulkan bahwa PT Samudera Perdana adalah sebuah perusahaan logistik yang hendak melakukan pergeseran Teknik komunikasi pemasaran untuk mengikuti era digitalisasi.</w:t>
      </w:r>
    </w:p>
    <w:p w14:paraId="531ABE67" w14:textId="77777777" w:rsidR="000514AA" w:rsidRPr="000514AA" w:rsidRDefault="000514AA" w:rsidP="000514AA">
      <w:pPr>
        <w:numPr>
          <w:ilvl w:val="0"/>
          <w:numId w:val="4"/>
        </w:numPr>
        <w:ind w:left="0" w:hanging="2"/>
        <w:jc w:val="both"/>
        <w:rPr>
          <w:bCs/>
          <w:color w:val="000000"/>
          <w:sz w:val="24"/>
          <w:szCs w:val="24"/>
          <w:lang w:val="en-GB"/>
        </w:rPr>
      </w:pPr>
      <w:r w:rsidRPr="000514AA">
        <w:rPr>
          <w:bCs/>
          <w:color w:val="000000"/>
          <w:sz w:val="24"/>
          <w:szCs w:val="24"/>
          <w:lang w:val="en-GB"/>
        </w:rPr>
        <w:t xml:space="preserve">Faktor Pendukung dan Penghambat disimpulkan sebagai berikut: </w:t>
      </w:r>
    </w:p>
    <w:p w14:paraId="44076895" w14:textId="77777777" w:rsidR="000514AA" w:rsidRPr="000514AA" w:rsidRDefault="000514AA" w:rsidP="000514AA">
      <w:pPr>
        <w:ind w:left="0" w:hanging="2"/>
        <w:jc w:val="both"/>
        <w:rPr>
          <w:bCs/>
          <w:color w:val="000000"/>
          <w:sz w:val="24"/>
          <w:szCs w:val="24"/>
          <w:lang w:val="en-GB"/>
        </w:rPr>
      </w:pPr>
      <w:r w:rsidRPr="000514AA">
        <w:rPr>
          <w:bCs/>
          <w:color w:val="000000"/>
          <w:sz w:val="24"/>
          <w:szCs w:val="24"/>
          <w:lang w:val="en-GB"/>
        </w:rPr>
        <w:t xml:space="preserve">Faktor pendukung pelaksanaan strategi </w:t>
      </w:r>
      <w:r w:rsidRPr="000514AA">
        <w:rPr>
          <w:bCs/>
          <w:i/>
          <w:iCs/>
          <w:color w:val="000000"/>
          <w:sz w:val="24"/>
          <w:szCs w:val="24"/>
          <w:lang w:val="en-GB"/>
        </w:rPr>
        <w:t>marketing public relations</w:t>
      </w:r>
      <w:r w:rsidRPr="000514AA">
        <w:rPr>
          <w:bCs/>
          <w:color w:val="000000"/>
          <w:sz w:val="24"/>
          <w:szCs w:val="24"/>
          <w:lang w:val="en-GB"/>
        </w:rPr>
        <w:t xml:space="preserve"> PT Samudera Perdana disimpulkan berkaitan dengan lama pengalamannya di bidang logistik yang sudah memiliki 40 tahun lebih pengalaman. </w:t>
      </w:r>
      <w:r w:rsidRPr="000514AA">
        <w:rPr>
          <w:bCs/>
          <w:color w:val="000000"/>
          <w:sz w:val="24"/>
          <w:szCs w:val="24"/>
          <w:lang w:val="es-ES"/>
        </w:rPr>
        <w:t xml:space="preserve">Lama pengalaman ini terkait dengan reputasi perusahaan yang sudah cukup baik dan terkenal akan kualitas pelayanannya. Maka perubahan ke arah digital perusahaan memudahkan pelanggan untuk menggunakan jasa perusahaan serta memudahkan untuk mendapatkan calon pelanggan. </w:t>
      </w:r>
    </w:p>
    <w:p w14:paraId="3D870F10" w14:textId="6B43FCEF" w:rsidR="00D443B5" w:rsidRDefault="000514AA" w:rsidP="000514AA">
      <w:pPr>
        <w:ind w:left="0" w:hanging="2"/>
        <w:jc w:val="both"/>
        <w:rPr>
          <w:sz w:val="22"/>
          <w:szCs w:val="22"/>
        </w:rPr>
      </w:pPr>
      <w:r w:rsidRPr="000514AA">
        <w:rPr>
          <w:bCs/>
          <w:color w:val="000000"/>
          <w:sz w:val="24"/>
          <w:szCs w:val="24"/>
          <w:lang w:val="en-GB"/>
        </w:rPr>
        <w:t xml:space="preserve">Faktor penghambat yang terdapat dalam pelaksanaan strategi </w:t>
      </w:r>
      <w:r w:rsidRPr="000514AA">
        <w:rPr>
          <w:bCs/>
          <w:i/>
          <w:iCs/>
          <w:color w:val="000000"/>
          <w:sz w:val="24"/>
          <w:szCs w:val="24"/>
          <w:lang w:val="en-GB"/>
        </w:rPr>
        <w:t>marketing public relation</w:t>
      </w:r>
      <w:r w:rsidRPr="000514AA">
        <w:rPr>
          <w:bCs/>
          <w:color w:val="000000"/>
          <w:sz w:val="24"/>
          <w:szCs w:val="24"/>
          <w:lang w:val="en-GB"/>
        </w:rPr>
        <w:t>s PT Samudera Perdana ini adalah kurangnya sumber daya manusia yang terampil dengan pengelolaan dengan teknologi digital. Peralihan ke sistem digital ini membutuhkan ke-</w:t>
      </w:r>
      <w:r w:rsidRPr="000514AA">
        <w:rPr>
          <w:bCs/>
          <w:color w:val="000000"/>
          <w:sz w:val="24"/>
          <w:szCs w:val="24"/>
          <w:lang w:val="en-GB"/>
        </w:rPr>
        <w:lastRenderedPageBreak/>
        <w:t>kreatifan seseorang untuk terus memikirkan konten-konten untuk sosial media perusahaan. Namun demikian tim IT perusahaan memiliki keterbatasan sehingga seharusnya perusahaan membutuhkan divisi sendiri untuk sosial media.</w:t>
      </w:r>
    </w:p>
    <w:p w14:paraId="6A219716" w14:textId="65D23EF6" w:rsidR="00D443B5" w:rsidRDefault="0014316A" w:rsidP="000514AA">
      <w:pPr>
        <w:ind w:left="0" w:hanging="2"/>
        <w:jc w:val="both"/>
        <w:rPr>
          <w:b/>
          <w:color w:val="000000"/>
          <w:sz w:val="22"/>
          <w:szCs w:val="22"/>
        </w:rPr>
      </w:pPr>
      <w:r>
        <w:rPr>
          <w:b/>
          <w:color w:val="000000"/>
          <w:sz w:val="22"/>
          <w:szCs w:val="22"/>
        </w:rPr>
        <w:t>DAFTAR PUSTAKA</w:t>
      </w:r>
    </w:p>
    <w:p w14:paraId="4DC654A9" w14:textId="77777777" w:rsidR="000514AA" w:rsidRDefault="000514AA" w:rsidP="000514AA">
      <w:pPr>
        <w:ind w:left="0" w:hanging="2"/>
        <w:jc w:val="both"/>
        <w:rPr>
          <w:color w:val="000000"/>
          <w:sz w:val="22"/>
          <w:szCs w:val="22"/>
        </w:rPr>
      </w:pPr>
    </w:p>
    <w:p w14:paraId="7E2A0396" w14:textId="326C4213" w:rsidR="00C53B70" w:rsidRDefault="00C53B70" w:rsidP="00C53B70">
      <w:pPr>
        <w:widowControl w:val="0"/>
        <w:autoSpaceDE w:val="0"/>
        <w:autoSpaceDN w:val="0"/>
        <w:adjustRightInd w:val="0"/>
        <w:spacing w:line="240" w:lineRule="atLeast"/>
        <w:ind w:left="0" w:hanging="2"/>
        <w:rPr>
          <w:noProof/>
          <w:sz w:val="22"/>
          <w:szCs w:val="24"/>
        </w:rPr>
      </w:pPr>
      <w:r>
        <w:rPr>
          <w:sz w:val="22"/>
          <w:szCs w:val="22"/>
        </w:rPr>
        <w:fldChar w:fldCharType="begin" w:fldLock="1"/>
      </w:r>
      <w:r>
        <w:rPr>
          <w:sz w:val="22"/>
          <w:szCs w:val="22"/>
        </w:rPr>
        <w:instrText xml:space="preserve">ADDIN Mendeley Bibliography CSL_BIBLIOGRAPHY </w:instrText>
      </w:r>
      <w:r>
        <w:rPr>
          <w:sz w:val="22"/>
          <w:szCs w:val="22"/>
        </w:rPr>
        <w:fldChar w:fldCharType="separate"/>
      </w:r>
      <w:r w:rsidRPr="00C53B70">
        <w:rPr>
          <w:noProof/>
          <w:sz w:val="22"/>
          <w:szCs w:val="24"/>
        </w:rPr>
        <w:t xml:space="preserve">Abadi, S. (1994). </w:t>
      </w:r>
      <w:r w:rsidRPr="00C53B70">
        <w:rPr>
          <w:i/>
          <w:iCs/>
          <w:noProof/>
          <w:sz w:val="22"/>
          <w:szCs w:val="24"/>
        </w:rPr>
        <w:t>Marketing Public Relations Upaya Memenangkan Persaingan</w:t>
      </w:r>
      <w:r w:rsidRPr="00C53B70">
        <w:rPr>
          <w:noProof/>
          <w:sz w:val="22"/>
          <w:szCs w:val="24"/>
        </w:rPr>
        <w:t>. Lembaga Management Feui.</w:t>
      </w:r>
    </w:p>
    <w:p w14:paraId="2E553C71" w14:textId="77777777" w:rsidR="00C53B70" w:rsidRPr="00C53B70" w:rsidRDefault="00C53B70" w:rsidP="00C53B70">
      <w:pPr>
        <w:widowControl w:val="0"/>
        <w:autoSpaceDE w:val="0"/>
        <w:autoSpaceDN w:val="0"/>
        <w:adjustRightInd w:val="0"/>
        <w:spacing w:line="240" w:lineRule="atLeast"/>
        <w:ind w:left="0" w:hanging="2"/>
        <w:rPr>
          <w:noProof/>
          <w:sz w:val="22"/>
          <w:szCs w:val="24"/>
        </w:rPr>
      </w:pPr>
    </w:p>
    <w:p w14:paraId="2CD887CE" w14:textId="77777777" w:rsidR="00C53B70" w:rsidRDefault="00C53B70" w:rsidP="00C53B70">
      <w:pPr>
        <w:widowControl w:val="0"/>
        <w:autoSpaceDE w:val="0"/>
        <w:autoSpaceDN w:val="0"/>
        <w:adjustRightInd w:val="0"/>
        <w:spacing w:line="240" w:lineRule="atLeast"/>
        <w:ind w:left="0" w:hanging="2"/>
        <w:rPr>
          <w:noProof/>
          <w:sz w:val="22"/>
          <w:szCs w:val="24"/>
        </w:rPr>
      </w:pPr>
      <w:r w:rsidRPr="00C53B70">
        <w:rPr>
          <w:noProof/>
          <w:sz w:val="22"/>
          <w:szCs w:val="24"/>
        </w:rPr>
        <w:t xml:space="preserve">Adam, B. (2018). Peranan Manajemen Strategi dan Manajemen Operasional Dalam Meningkatkan Mutu Pendidikan (Studi Kasus di SMPN 13 Depok, Jabar). </w:t>
      </w:r>
      <w:r w:rsidRPr="00C53B70">
        <w:rPr>
          <w:i/>
          <w:iCs/>
          <w:noProof/>
          <w:sz w:val="22"/>
          <w:szCs w:val="24"/>
        </w:rPr>
        <w:t>Jurnal Tahdzibi: Manajemen Pendidikan Islam</w:t>
      </w:r>
      <w:r w:rsidRPr="00C53B70">
        <w:rPr>
          <w:noProof/>
          <w:sz w:val="22"/>
          <w:szCs w:val="24"/>
        </w:rPr>
        <w:t xml:space="preserve">, </w:t>
      </w:r>
      <w:r w:rsidRPr="00C53B70">
        <w:rPr>
          <w:i/>
          <w:iCs/>
          <w:noProof/>
          <w:sz w:val="22"/>
          <w:szCs w:val="24"/>
        </w:rPr>
        <w:t>3</w:t>
      </w:r>
      <w:r w:rsidRPr="00C53B70">
        <w:rPr>
          <w:noProof/>
          <w:sz w:val="22"/>
          <w:szCs w:val="24"/>
        </w:rPr>
        <w:t>(2), 57–66. https://doi.org/10.24853/tahdzibi.3.2.57-66</w:t>
      </w:r>
    </w:p>
    <w:p w14:paraId="7E2F912A" w14:textId="77777777" w:rsidR="00C53B70" w:rsidRPr="00C53B70" w:rsidRDefault="00C53B70" w:rsidP="00C53B70">
      <w:pPr>
        <w:widowControl w:val="0"/>
        <w:autoSpaceDE w:val="0"/>
        <w:autoSpaceDN w:val="0"/>
        <w:adjustRightInd w:val="0"/>
        <w:spacing w:line="240" w:lineRule="atLeast"/>
        <w:ind w:left="0" w:hanging="2"/>
        <w:rPr>
          <w:noProof/>
          <w:sz w:val="22"/>
          <w:szCs w:val="24"/>
        </w:rPr>
      </w:pPr>
    </w:p>
    <w:p w14:paraId="09DEBC7C" w14:textId="77777777" w:rsidR="00C53B70" w:rsidRDefault="00C53B70" w:rsidP="00C53B70">
      <w:pPr>
        <w:widowControl w:val="0"/>
        <w:autoSpaceDE w:val="0"/>
        <w:autoSpaceDN w:val="0"/>
        <w:adjustRightInd w:val="0"/>
        <w:spacing w:line="240" w:lineRule="atLeast"/>
        <w:ind w:left="0" w:hanging="2"/>
        <w:rPr>
          <w:noProof/>
          <w:sz w:val="22"/>
          <w:szCs w:val="24"/>
        </w:rPr>
      </w:pPr>
      <w:r w:rsidRPr="00C53B70">
        <w:rPr>
          <w:noProof/>
          <w:sz w:val="22"/>
          <w:szCs w:val="24"/>
        </w:rPr>
        <w:t xml:space="preserve">Arikunto, S. (2006). </w:t>
      </w:r>
      <w:r w:rsidRPr="00C53B70">
        <w:rPr>
          <w:i/>
          <w:iCs/>
          <w:noProof/>
          <w:sz w:val="22"/>
          <w:szCs w:val="24"/>
        </w:rPr>
        <w:t>Prosedur Penelitian Suatu Praktek</w:t>
      </w:r>
      <w:r w:rsidRPr="00C53B70">
        <w:rPr>
          <w:noProof/>
          <w:sz w:val="22"/>
          <w:szCs w:val="24"/>
        </w:rPr>
        <w:t xml:space="preserve"> (Revisi IV). Rineka Cipta.</w:t>
      </w:r>
    </w:p>
    <w:p w14:paraId="01E0F64B" w14:textId="77777777" w:rsidR="00C53B70" w:rsidRPr="00C53B70" w:rsidRDefault="00C53B70" w:rsidP="00C53B70">
      <w:pPr>
        <w:widowControl w:val="0"/>
        <w:autoSpaceDE w:val="0"/>
        <w:autoSpaceDN w:val="0"/>
        <w:adjustRightInd w:val="0"/>
        <w:spacing w:line="240" w:lineRule="atLeast"/>
        <w:ind w:left="0" w:hanging="2"/>
        <w:rPr>
          <w:noProof/>
          <w:sz w:val="22"/>
          <w:szCs w:val="24"/>
        </w:rPr>
      </w:pPr>
    </w:p>
    <w:p w14:paraId="40F1A1EF" w14:textId="77777777" w:rsidR="00C53B70" w:rsidRDefault="00C53B70" w:rsidP="00C53B70">
      <w:pPr>
        <w:widowControl w:val="0"/>
        <w:autoSpaceDE w:val="0"/>
        <w:autoSpaceDN w:val="0"/>
        <w:adjustRightInd w:val="0"/>
        <w:spacing w:line="240" w:lineRule="atLeast"/>
        <w:ind w:left="0" w:hanging="2"/>
        <w:rPr>
          <w:noProof/>
          <w:sz w:val="22"/>
          <w:szCs w:val="24"/>
        </w:rPr>
      </w:pPr>
      <w:r w:rsidRPr="00C53B70">
        <w:rPr>
          <w:noProof/>
          <w:sz w:val="22"/>
          <w:szCs w:val="24"/>
        </w:rPr>
        <w:t xml:space="preserve">Aruni, F. (2016). STRATEGI PUBLIC RELATION DALAM MENINGKATKAN MOTIVASI KERJA KARYAWAN PT. ARUN NGL LHOKSEUMAWE. </w:t>
      </w:r>
      <w:r w:rsidRPr="00C53B70">
        <w:rPr>
          <w:i/>
          <w:iCs/>
          <w:noProof/>
          <w:sz w:val="22"/>
          <w:szCs w:val="24"/>
        </w:rPr>
        <w:t>AL-IJTIMA`I-International Journal of Government and Social Science</w:t>
      </w:r>
      <w:r w:rsidRPr="00C53B70">
        <w:rPr>
          <w:noProof/>
          <w:sz w:val="22"/>
          <w:szCs w:val="24"/>
        </w:rPr>
        <w:t xml:space="preserve">, </w:t>
      </w:r>
      <w:r w:rsidRPr="00C53B70">
        <w:rPr>
          <w:i/>
          <w:iCs/>
          <w:noProof/>
          <w:sz w:val="22"/>
          <w:szCs w:val="24"/>
        </w:rPr>
        <w:t>1</w:t>
      </w:r>
      <w:r w:rsidRPr="00C53B70">
        <w:rPr>
          <w:noProof/>
          <w:sz w:val="22"/>
          <w:szCs w:val="24"/>
        </w:rPr>
        <w:t>(2), 62–73. https://journal.ar-raniry.ac.id/index.php/jai/article/download/535/332/</w:t>
      </w:r>
    </w:p>
    <w:p w14:paraId="3F69B935" w14:textId="77777777" w:rsidR="00C53B70" w:rsidRPr="00C53B70" w:rsidRDefault="00C53B70" w:rsidP="00C53B70">
      <w:pPr>
        <w:widowControl w:val="0"/>
        <w:autoSpaceDE w:val="0"/>
        <w:autoSpaceDN w:val="0"/>
        <w:adjustRightInd w:val="0"/>
        <w:spacing w:line="240" w:lineRule="atLeast"/>
        <w:ind w:left="0" w:hanging="2"/>
        <w:rPr>
          <w:noProof/>
          <w:sz w:val="22"/>
          <w:szCs w:val="24"/>
        </w:rPr>
      </w:pPr>
    </w:p>
    <w:p w14:paraId="10DE3335" w14:textId="77777777" w:rsidR="00C53B70" w:rsidRDefault="00C53B70" w:rsidP="00C53B70">
      <w:pPr>
        <w:widowControl w:val="0"/>
        <w:autoSpaceDE w:val="0"/>
        <w:autoSpaceDN w:val="0"/>
        <w:adjustRightInd w:val="0"/>
        <w:spacing w:line="240" w:lineRule="atLeast"/>
        <w:ind w:left="0" w:hanging="2"/>
        <w:rPr>
          <w:noProof/>
          <w:sz w:val="22"/>
          <w:szCs w:val="24"/>
        </w:rPr>
      </w:pPr>
      <w:r w:rsidRPr="00C53B70">
        <w:rPr>
          <w:noProof/>
          <w:sz w:val="22"/>
          <w:szCs w:val="24"/>
        </w:rPr>
        <w:t xml:space="preserve">Assauri, S. (2014). </w:t>
      </w:r>
      <w:r w:rsidRPr="00C53B70">
        <w:rPr>
          <w:i/>
          <w:iCs/>
          <w:noProof/>
          <w:sz w:val="22"/>
          <w:szCs w:val="24"/>
        </w:rPr>
        <w:t>Manajemen Pemasaran Dasar, Konsep dan Strategi</w:t>
      </w:r>
      <w:r w:rsidRPr="00C53B70">
        <w:rPr>
          <w:noProof/>
          <w:sz w:val="22"/>
          <w:szCs w:val="24"/>
        </w:rPr>
        <w:t>. PT. Raja Grafindo Persada.</w:t>
      </w:r>
    </w:p>
    <w:p w14:paraId="55F2FB39" w14:textId="77777777" w:rsidR="00C53B70" w:rsidRPr="00C53B70" w:rsidRDefault="00C53B70" w:rsidP="00C53B70">
      <w:pPr>
        <w:widowControl w:val="0"/>
        <w:autoSpaceDE w:val="0"/>
        <w:autoSpaceDN w:val="0"/>
        <w:adjustRightInd w:val="0"/>
        <w:spacing w:line="240" w:lineRule="atLeast"/>
        <w:ind w:left="0" w:hanging="2"/>
        <w:rPr>
          <w:noProof/>
          <w:sz w:val="22"/>
          <w:szCs w:val="24"/>
        </w:rPr>
      </w:pPr>
    </w:p>
    <w:p w14:paraId="375F2284" w14:textId="77777777" w:rsidR="00C53B70" w:rsidRDefault="00C53B70" w:rsidP="00C53B70">
      <w:pPr>
        <w:widowControl w:val="0"/>
        <w:autoSpaceDE w:val="0"/>
        <w:autoSpaceDN w:val="0"/>
        <w:adjustRightInd w:val="0"/>
        <w:spacing w:line="240" w:lineRule="atLeast"/>
        <w:ind w:left="0" w:hanging="2"/>
        <w:rPr>
          <w:noProof/>
          <w:sz w:val="22"/>
          <w:szCs w:val="24"/>
        </w:rPr>
      </w:pPr>
      <w:r w:rsidRPr="00C53B70">
        <w:rPr>
          <w:noProof/>
          <w:sz w:val="22"/>
          <w:szCs w:val="24"/>
        </w:rPr>
        <w:t xml:space="preserve">Astuti, A. M. I., &amp; Ratnawati, S. (2020). Analisis SWOT Dalam Menentukan Strategi Pemasaran (Studi Kasus di Kantor Pos Kota Magelang 56100). </w:t>
      </w:r>
      <w:r w:rsidRPr="00C53B70">
        <w:rPr>
          <w:i/>
          <w:iCs/>
          <w:noProof/>
          <w:sz w:val="22"/>
          <w:szCs w:val="24"/>
        </w:rPr>
        <w:t>Jurnal Ilmu Manajemen</w:t>
      </w:r>
      <w:r w:rsidRPr="00C53B70">
        <w:rPr>
          <w:noProof/>
          <w:sz w:val="22"/>
          <w:szCs w:val="24"/>
        </w:rPr>
        <w:t xml:space="preserve">, </w:t>
      </w:r>
      <w:r w:rsidRPr="00C53B70">
        <w:rPr>
          <w:i/>
          <w:iCs/>
          <w:noProof/>
          <w:sz w:val="22"/>
          <w:szCs w:val="24"/>
        </w:rPr>
        <w:t>17</w:t>
      </w:r>
      <w:r w:rsidRPr="00C53B70">
        <w:rPr>
          <w:noProof/>
          <w:sz w:val="22"/>
          <w:szCs w:val="24"/>
        </w:rPr>
        <w:t>(2), 58–70. https://journal.uny.ac.id/index.php/jim/article/view/34175/14289</w:t>
      </w:r>
    </w:p>
    <w:p w14:paraId="659C92CB" w14:textId="77777777" w:rsidR="00C53B70" w:rsidRPr="00C53B70" w:rsidRDefault="00C53B70" w:rsidP="00C53B70">
      <w:pPr>
        <w:widowControl w:val="0"/>
        <w:autoSpaceDE w:val="0"/>
        <w:autoSpaceDN w:val="0"/>
        <w:adjustRightInd w:val="0"/>
        <w:spacing w:line="240" w:lineRule="atLeast"/>
        <w:ind w:left="0" w:hanging="2"/>
        <w:rPr>
          <w:noProof/>
          <w:sz w:val="22"/>
          <w:szCs w:val="24"/>
        </w:rPr>
      </w:pPr>
    </w:p>
    <w:p w14:paraId="57BBE683" w14:textId="77777777" w:rsidR="00C53B70" w:rsidRDefault="00C53B70" w:rsidP="00C53B70">
      <w:pPr>
        <w:widowControl w:val="0"/>
        <w:autoSpaceDE w:val="0"/>
        <w:autoSpaceDN w:val="0"/>
        <w:adjustRightInd w:val="0"/>
        <w:spacing w:line="240" w:lineRule="atLeast"/>
        <w:ind w:left="0" w:hanging="2"/>
        <w:rPr>
          <w:noProof/>
          <w:sz w:val="22"/>
          <w:szCs w:val="24"/>
        </w:rPr>
      </w:pPr>
      <w:r w:rsidRPr="00C53B70">
        <w:rPr>
          <w:noProof/>
          <w:sz w:val="22"/>
          <w:szCs w:val="24"/>
        </w:rPr>
        <w:t xml:space="preserve">Budio, S. (2019). STRATEGI MANAJEMEN SEKOLAH. </w:t>
      </w:r>
      <w:r w:rsidRPr="00C53B70">
        <w:rPr>
          <w:i/>
          <w:iCs/>
          <w:noProof/>
          <w:sz w:val="22"/>
          <w:szCs w:val="24"/>
        </w:rPr>
        <w:t>JURNAL MENATA</w:t>
      </w:r>
      <w:r w:rsidRPr="00C53B70">
        <w:rPr>
          <w:noProof/>
          <w:sz w:val="22"/>
          <w:szCs w:val="24"/>
        </w:rPr>
        <w:t xml:space="preserve">, </w:t>
      </w:r>
      <w:r w:rsidRPr="00C53B70">
        <w:rPr>
          <w:i/>
          <w:iCs/>
          <w:noProof/>
          <w:sz w:val="22"/>
          <w:szCs w:val="24"/>
        </w:rPr>
        <w:t>2</w:t>
      </w:r>
      <w:r w:rsidRPr="00C53B70">
        <w:rPr>
          <w:noProof/>
          <w:sz w:val="22"/>
          <w:szCs w:val="24"/>
        </w:rPr>
        <w:t>(2), 56–72. https://jurnal.stai-yaptip.ac.id/index.php/menata/article/view/163</w:t>
      </w:r>
    </w:p>
    <w:p w14:paraId="42B874D3" w14:textId="77777777" w:rsidR="00C53B70" w:rsidRPr="00C53B70" w:rsidRDefault="00C53B70" w:rsidP="00C53B70">
      <w:pPr>
        <w:widowControl w:val="0"/>
        <w:autoSpaceDE w:val="0"/>
        <w:autoSpaceDN w:val="0"/>
        <w:adjustRightInd w:val="0"/>
        <w:spacing w:line="240" w:lineRule="atLeast"/>
        <w:ind w:left="0" w:hanging="2"/>
        <w:rPr>
          <w:noProof/>
          <w:sz w:val="22"/>
          <w:szCs w:val="24"/>
        </w:rPr>
      </w:pPr>
    </w:p>
    <w:p w14:paraId="5E871125" w14:textId="77777777" w:rsidR="00C53B70" w:rsidRDefault="00C53B70" w:rsidP="00C53B70">
      <w:pPr>
        <w:widowControl w:val="0"/>
        <w:autoSpaceDE w:val="0"/>
        <w:autoSpaceDN w:val="0"/>
        <w:adjustRightInd w:val="0"/>
        <w:spacing w:line="240" w:lineRule="atLeast"/>
        <w:ind w:left="0" w:hanging="2"/>
        <w:rPr>
          <w:noProof/>
          <w:sz w:val="22"/>
          <w:szCs w:val="24"/>
        </w:rPr>
      </w:pPr>
      <w:r w:rsidRPr="00C53B70">
        <w:rPr>
          <w:noProof/>
          <w:sz w:val="22"/>
          <w:szCs w:val="24"/>
        </w:rPr>
        <w:t xml:space="preserve">CFI Education Inc. (n.d.). </w:t>
      </w:r>
      <w:r w:rsidRPr="00C53B70">
        <w:rPr>
          <w:i/>
          <w:iCs/>
          <w:noProof/>
          <w:sz w:val="22"/>
          <w:szCs w:val="24"/>
        </w:rPr>
        <w:t>Sales Revenue: The Starting Point of The Income Statement</w:t>
      </w:r>
      <w:r w:rsidRPr="00C53B70">
        <w:rPr>
          <w:noProof/>
          <w:sz w:val="22"/>
          <w:szCs w:val="24"/>
        </w:rPr>
        <w:t>. CFI Education Inc. https://corporatefinanceinstitute.com/resources/knowledge/accounting/sales-revenue/</w:t>
      </w:r>
    </w:p>
    <w:p w14:paraId="39669EE4" w14:textId="77777777" w:rsidR="00C53B70" w:rsidRPr="00C53B70" w:rsidRDefault="00C53B70" w:rsidP="00C53B70">
      <w:pPr>
        <w:widowControl w:val="0"/>
        <w:autoSpaceDE w:val="0"/>
        <w:autoSpaceDN w:val="0"/>
        <w:adjustRightInd w:val="0"/>
        <w:spacing w:line="240" w:lineRule="atLeast"/>
        <w:ind w:left="0" w:hanging="2"/>
        <w:rPr>
          <w:noProof/>
          <w:sz w:val="22"/>
          <w:szCs w:val="24"/>
        </w:rPr>
      </w:pPr>
    </w:p>
    <w:p w14:paraId="7EA9A54F" w14:textId="77777777" w:rsidR="00C53B70" w:rsidRDefault="00C53B70" w:rsidP="00C53B70">
      <w:pPr>
        <w:widowControl w:val="0"/>
        <w:autoSpaceDE w:val="0"/>
        <w:autoSpaceDN w:val="0"/>
        <w:adjustRightInd w:val="0"/>
        <w:spacing w:line="240" w:lineRule="atLeast"/>
        <w:ind w:left="0" w:hanging="2"/>
        <w:rPr>
          <w:noProof/>
          <w:sz w:val="22"/>
          <w:szCs w:val="24"/>
        </w:rPr>
      </w:pPr>
      <w:r w:rsidRPr="00C53B70">
        <w:rPr>
          <w:noProof/>
          <w:sz w:val="22"/>
          <w:szCs w:val="24"/>
        </w:rPr>
        <w:t xml:space="preserve">Damayanti, N., &amp; Hamzah, R. E. (2017). Strategi Kampanye Politik Pasangan Jokowi-Jk Pada Politik Pemilihan Presiden 2014. </w:t>
      </w:r>
      <w:r w:rsidRPr="00C53B70">
        <w:rPr>
          <w:i/>
          <w:iCs/>
          <w:noProof/>
          <w:sz w:val="22"/>
          <w:szCs w:val="24"/>
        </w:rPr>
        <w:t>WACANA, Jurnal Ilmiah Ilmu Komunikasi</w:t>
      </w:r>
      <w:r w:rsidRPr="00C53B70">
        <w:rPr>
          <w:noProof/>
          <w:sz w:val="22"/>
          <w:szCs w:val="24"/>
        </w:rPr>
        <w:t xml:space="preserve">, </w:t>
      </w:r>
      <w:r w:rsidRPr="00C53B70">
        <w:rPr>
          <w:i/>
          <w:iCs/>
          <w:noProof/>
          <w:sz w:val="22"/>
          <w:szCs w:val="24"/>
        </w:rPr>
        <w:t>16</w:t>
      </w:r>
      <w:r w:rsidRPr="00C53B70">
        <w:rPr>
          <w:noProof/>
          <w:sz w:val="22"/>
          <w:szCs w:val="24"/>
        </w:rPr>
        <w:t>(2), 279–290. https://doi.org/10.32509/wacana.v16i2.52</w:t>
      </w:r>
    </w:p>
    <w:p w14:paraId="30EA5B4F" w14:textId="77777777" w:rsidR="00C53B70" w:rsidRPr="00C53B70" w:rsidRDefault="00C53B70" w:rsidP="00C53B70">
      <w:pPr>
        <w:widowControl w:val="0"/>
        <w:autoSpaceDE w:val="0"/>
        <w:autoSpaceDN w:val="0"/>
        <w:adjustRightInd w:val="0"/>
        <w:spacing w:line="240" w:lineRule="atLeast"/>
        <w:ind w:left="0" w:hanging="2"/>
        <w:rPr>
          <w:noProof/>
          <w:sz w:val="22"/>
          <w:szCs w:val="24"/>
        </w:rPr>
      </w:pPr>
    </w:p>
    <w:p w14:paraId="4D37C4FB" w14:textId="77777777" w:rsidR="00C53B70" w:rsidRDefault="00C53B70" w:rsidP="00C53B70">
      <w:pPr>
        <w:widowControl w:val="0"/>
        <w:autoSpaceDE w:val="0"/>
        <w:autoSpaceDN w:val="0"/>
        <w:adjustRightInd w:val="0"/>
        <w:spacing w:line="240" w:lineRule="atLeast"/>
        <w:ind w:left="0" w:hanging="2"/>
        <w:rPr>
          <w:noProof/>
          <w:sz w:val="22"/>
          <w:szCs w:val="24"/>
        </w:rPr>
      </w:pPr>
      <w:r w:rsidRPr="00C53B70">
        <w:rPr>
          <w:noProof/>
          <w:sz w:val="22"/>
          <w:szCs w:val="24"/>
        </w:rPr>
        <w:t xml:space="preserve">Fahri, L. M. (2017). Strategi Marketing Public Relations Go-Food dalam Pembentukan Citra Perusahaan di Kota Surabaya. </w:t>
      </w:r>
      <w:r w:rsidRPr="00C53B70">
        <w:rPr>
          <w:i/>
          <w:iCs/>
          <w:noProof/>
          <w:sz w:val="22"/>
          <w:szCs w:val="24"/>
        </w:rPr>
        <w:t>Jurnal Riset Ekonomi, Manajemen, Bisnis Dan Akuntansi</w:t>
      </w:r>
      <w:r w:rsidRPr="00C53B70">
        <w:rPr>
          <w:noProof/>
          <w:sz w:val="22"/>
          <w:szCs w:val="24"/>
        </w:rPr>
        <w:t xml:space="preserve">, </w:t>
      </w:r>
      <w:r w:rsidRPr="00C53B70">
        <w:rPr>
          <w:i/>
          <w:iCs/>
          <w:noProof/>
          <w:sz w:val="22"/>
          <w:szCs w:val="24"/>
        </w:rPr>
        <w:t>1</w:t>
      </w:r>
      <w:r w:rsidRPr="00C53B70">
        <w:rPr>
          <w:noProof/>
          <w:sz w:val="22"/>
          <w:szCs w:val="24"/>
        </w:rPr>
        <w:t>, 1–10. http://journal.unair.ac.id/download-fullpapers-comm8eddea96e5full.pdf</w:t>
      </w:r>
    </w:p>
    <w:p w14:paraId="29BDAE4E" w14:textId="77777777" w:rsidR="00C53B70" w:rsidRPr="00C53B70" w:rsidRDefault="00C53B70" w:rsidP="00C53B70">
      <w:pPr>
        <w:widowControl w:val="0"/>
        <w:autoSpaceDE w:val="0"/>
        <w:autoSpaceDN w:val="0"/>
        <w:adjustRightInd w:val="0"/>
        <w:spacing w:line="240" w:lineRule="atLeast"/>
        <w:ind w:left="0" w:hanging="2"/>
        <w:rPr>
          <w:noProof/>
          <w:sz w:val="22"/>
          <w:szCs w:val="24"/>
        </w:rPr>
      </w:pPr>
    </w:p>
    <w:p w14:paraId="6F8C9FA2" w14:textId="77777777" w:rsidR="00C53B70" w:rsidRDefault="00C53B70" w:rsidP="00C53B70">
      <w:pPr>
        <w:widowControl w:val="0"/>
        <w:autoSpaceDE w:val="0"/>
        <w:autoSpaceDN w:val="0"/>
        <w:adjustRightInd w:val="0"/>
        <w:spacing w:line="240" w:lineRule="atLeast"/>
        <w:ind w:left="0" w:hanging="2"/>
        <w:rPr>
          <w:noProof/>
          <w:sz w:val="22"/>
          <w:szCs w:val="24"/>
        </w:rPr>
      </w:pPr>
      <w:r w:rsidRPr="00C53B70">
        <w:rPr>
          <w:noProof/>
          <w:sz w:val="22"/>
          <w:szCs w:val="24"/>
        </w:rPr>
        <w:t xml:space="preserve">Hamzah, R. E., &amp; Azhari, R. R. (2019). Konsep Integrated Marketing Communication Dalam Meningkatkan Brand Image Hotel Grand Sahid Jaya Jakarta. </w:t>
      </w:r>
      <w:r w:rsidRPr="00C53B70">
        <w:rPr>
          <w:i/>
          <w:iCs/>
          <w:noProof/>
          <w:sz w:val="22"/>
          <w:szCs w:val="24"/>
        </w:rPr>
        <w:t>Jurnal Pustaka Komunikasi</w:t>
      </w:r>
      <w:r w:rsidRPr="00C53B70">
        <w:rPr>
          <w:noProof/>
          <w:sz w:val="22"/>
          <w:szCs w:val="24"/>
        </w:rPr>
        <w:t xml:space="preserve">, </w:t>
      </w:r>
      <w:r w:rsidRPr="00C53B70">
        <w:rPr>
          <w:i/>
          <w:iCs/>
          <w:noProof/>
          <w:sz w:val="22"/>
          <w:szCs w:val="24"/>
        </w:rPr>
        <w:t>2</w:t>
      </w:r>
      <w:r w:rsidRPr="00C53B70">
        <w:rPr>
          <w:noProof/>
          <w:sz w:val="22"/>
          <w:szCs w:val="24"/>
        </w:rPr>
        <w:t>(2), 181–193. https://journal.moestopo.ac.id/index.php/pustakom/article/view/872/505</w:t>
      </w:r>
    </w:p>
    <w:p w14:paraId="6CD4C08C" w14:textId="77777777" w:rsidR="00C53B70" w:rsidRPr="00C53B70" w:rsidRDefault="00C53B70" w:rsidP="00C53B70">
      <w:pPr>
        <w:widowControl w:val="0"/>
        <w:autoSpaceDE w:val="0"/>
        <w:autoSpaceDN w:val="0"/>
        <w:adjustRightInd w:val="0"/>
        <w:spacing w:line="240" w:lineRule="atLeast"/>
        <w:ind w:left="0" w:hanging="2"/>
        <w:rPr>
          <w:noProof/>
          <w:sz w:val="22"/>
          <w:szCs w:val="24"/>
        </w:rPr>
      </w:pPr>
    </w:p>
    <w:p w14:paraId="00D4EA83" w14:textId="77777777" w:rsidR="00C53B70" w:rsidRDefault="00C53B70" w:rsidP="00C53B70">
      <w:pPr>
        <w:widowControl w:val="0"/>
        <w:autoSpaceDE w:val="0"/>
        <w:autoSpaceDN w:val="0"/>
        <w:adjustRightInd w:val="0"/>
        <w:spacing w:line="240" w:lineRule="atLeast"/>
        <w:ind w:left="0" w:hanging="2"/>
        <w:rPr>
          <w:noProof/>
          <w:sz w:val="22"/>
          <w:szCs w:val="24"/>
        </w:rPr>
      </w:pPr>
      <w:r w:rsidRPr="00C53B70">
        <w:rPr>
          <w:noProof/>
          <w:sz w:val="22"/>
          <w:szCs w:val="24"/>
        </w:rPr>
        <w:t xml:space="preserve">Idris, L. O. M., &amp; Sakuntala, T. (2020). STRATEGI PERAN PUBLIC RELATIONS KOMISI PEMBERANTASAN KORUPSI ( KPK ) DALAM MEMBANGUN MEDIA RELATIONS UNTUK MEMENUHI KEBUTUHAN INFORMASI PUBLIK. </w:t>
      </w:r>
      <w:r w:rsidRPr="00C53B70">
        <w:rPr>
          <w:i/>
          <w:iCs/>
          <w:noProof/>
          <w:sz w:val="22"/>
          <w:szCs w:val="24"/>
        </w:rPr>
        <w:t>Jurnal Ilmu Komunikasi UHO: Jurnal Penelitian Kajian Ilmu Komunikasi Dan Iformasi.</w:t>
      </w:r>
      <w:r w:rsidRPr="00C53B70">
        <w:rPr>
          <w:noProof/>
          <w:sz w:val="22"/>
          <w:szCs w:val="24"/>
        </w:rPr>
        <w:t xml:space="preserve">, </w:t>
      </w:r>
      <w:r w:rsidRPr="00C53B70">
        <w:rPr>
          <w:i/>
          <w:iCs/>
          <w:noProof/>
          <w:sz w:val="22"/>
          <w:szCs w:val="24"/>
        </w:rPr>
        <w:t>5</w:t>
      </w:r>
      <w:r w:rsidRPr="00C53B70">
        <w:rPr>
          <w:noProof/>
          <w:sz w:val="22"/>
          <w:szCs w:val="24"/>
        </w:rPr>
        <w:t>(4), 222–251. http://ojs.uho.ac.id/index.php/KOMUNIKASI/article/view/13986</w:t>
      </w:r>
    </w:p>
    <w:p w14:paraId="38EBAF60" w14:textId="77777777" w:rsidR="00C53B70" w:rsidRPr="00C53B70" w:rsidRDefault="00C53B70" w:rsidP="00C53B70">
      <w:pPr>
        <w:widowControl w:val="0"/>
        <w:autoSpaceDE w:val="0"/>
        <w:autoSpaceDN w:val="0"/>
        <w:adjustRightInd w:val="0"/>
        <w:spacing w:line="240" w:lineRule="atLeast"/>
        <w:ind w:left="0" w:hanging="2"/>
        <w:rPr>
          <w:noProof/>
          <w:sz w:val="22"/>
          <w:szCs w:val="24"/>
        </w:rPr>
      </w:pPr>
    </w:p>
    <w:p w14:paraId="0335635C" w14:textId="77777777" w:rsidR="00C53B70" w:rsidRDefault="00C53B70" w:rsidP="00C53B70">
      <w:pPr>
        <w:widowControl w:val="0"/>
        <w:autoSpaceDE w:val="0"/>
        <w:autoSpaceDN w:val="0"/>
        <w:adjustRightInd w:val="0"/>
        <w:spacing w:line="240" w:lineRule="atLeast"/>
        <w:ind w:left="0" w:hanging="2"/>
        <w:rPr>
          <w:noProof/>
          <w:sz w:val="22"/>
          <w:szCs w:val="24"/>
        </w:rPr>
      </w:pPr>
      <w:r w:rsidRPr="00C53B70">
        <w:rPr>
          <w:noProof/>
          <w:sz w:val="22"/>
          <w:szCs w:val="24"/>
        </w:rPr>
        <w:t xml:space="preserve">Intani, R. (2018). STRATEGI PUBLIC RELATIONS PT . PELNI ( Persero ) MENGIMPLEMENTASI PROGRAM CSR MELALUI PROGRAM KEMITRAAN DAN BINA LINGKUNGAN. </w:t>
      </w:r>
      <w:r w:rsidRPr="00C53B70">
        <w:rPr>
          <w:i/>
          <w:iCs/>
          <w:noProof/>
          <w:sz w:val="22"/>
          <w:szCs w:val="24"/>
        </w:rPr>
        <w:t>Jurnal Pustaka Komunikasi</w:t>
      </w:r>
      <w:r w:rsidRPr="00C53B70">
        <w:rPr>
          <w:noProof/>
          <w:sz w:val="22"/>
          <w:szCs w:val="24"/>
        </w:rPr>
        <w:t xml:space="preserve">, </w:t>
      </w:r>
      <w:r w:rsidRPr="00C53B70">
        <w:rPr>
          <w:i/>
          <w:iCs/>
          <w:noProof/>
          <w:sz w:val="22"/>
          <w:szCs w:val="24"/>
        </w:rPr>
        <w:t>1</w:t>
      </w:r>
      <w:r w:rsidRPr="00C53B70">
        <w:rPr>
          <w:noProof/>
          <w:sz w:val="22"/>
          <w:szCs w:val="24"/>
        </w:rPr>
        <w:t>(1), 130–146. https://journal.moestopo.ac.id/index.php/pustakom/article/view/549/276</w:t>
      </w:r>
    </w:p>
    <w:p w14:paraId="44B3BABC" w14:textId="77777777" w:rsidR="00C53B70" w:rsidRPr="00C53B70" w:rsidRDefault="00C53B70" w:rsidP="00C53B70">
      <w:pPr>
        <w:widowControl w:val="0"/>
        <w:autoSpaceDE w:val="0"/>
        <w:autoSpaceDN w:val="0"/>
        <w:adjustRightInd w:val="0"/>
        <w:spacing w:line="240" w:lineRule="atLeast"/>
        <w:ind w:left="0" w:hanging="2"/>
        <w:rPr>
          <w:noProof/>
          <w:sz w:val="22"/>
          <w:szCs w:val="24"/>
        </w:rPr>
      </w:pPr>
    </w:p>
    <w:p w14:paraId="323163A4" w14:textId="77777777" w:rsidR="00C53B70" w:rsidRDefault="00C53B70" w:rsidP="00C53B70">
      <w:pPr>
        <w:widowControl w:val="0"/>
        <w:autoSpaceDE w:val="0"/>
        <w:autoSpaceDN w:val="0"/>
        <w:adjustRightInd w:val="0"/>
        <w:spacing w:line="240" w:lineRule="atLeast"/>
        <w:ind w:left="0" w:hanging="2"/>
        <w:rPr>
          <w:noProof/>
          <w:sz w:val="22"/>
          <w:szCs w:val="24"/>
        </w:rPr>
      </w:pPr>
      <w:r w:rsidRPr="00C53B70">
        <w:rPr>
          <w:noProof/>
          <w:sz w:val="22"/>
          <w:szCs w:val="24"/>
        </w:rPr>
        <w:lastRenderedPageBreak/>
        <w:t xml:space="preserve">Lexy J. Moleong. (2014). </w:t>
      </w:r>
      <w:r w:rsidRPr="00C53B70">
        <w:rPr>
          <w:i/>
          <w:iCs/>
          <w:noProof/>
          <w:sz w:val="22"/>
          <w:szCs w:val="24"/>
        </w:rPr>
        <w:t>Metode Penelitian Kualitatif</w:t>
      </w:r>
      <w:r w:rsidRPr="00C53B70">
        <w:rPr>
          <w:noProof/>
          <w:sz w:val="22"/>
          <w:szCs w:val="24"/>
        </w:rPr>
        <w:t xml:space="preserve"> (Edisi Revi). PT Remaja Rosdakarya.</w:t>
      </w:r>
    </w:p>
    <w:p w14:paraId="3E0F955D" w14:textId="77777777" w:rsidR="00C53B70" w:rsidRPr="00C53B70" w:rsidRDefault="00C53B70" w:rsidP="00C53B70">
      <w:pPr>
        <w:widowControl w:val="0"/>
        <w:autoSpaceDE w:val="0"/>
        <w:autoSpaceDN w:val="0"/>
        <w:adjustRightInd w:val="0"/>
        <w:spacing w:line="240" w:lineRule="atLeast"/>
        <w:ind w:left="0" w:hanging="2"/>
        <w:rPr>
          <w:noProof/>
          <w:sz w:val="22"/>
          <w:szCs w:val="24"/>
        </w:rPr>
      </w:pPr>
    </w:p>
    <w:p w14:paraId="2BC857CA" w14:textId="77777777" w:rsidR="00C53B70" w:rsidRDefault="00C53B70" w:rsidP="00C53B70">
      <w:pPr>
        <w:widowControl w:val="0"/>
        <w:autoSpaceDE w:val="0"/>
        <w:autoSpaceDN w:val="0"/>
        <w:adjustRightInd w:val="0"/>
        <w:spacing w:line="240" w:lineRule="atLeast"/>
        <w:ind w:left="0" w:hanging="2"/>
        <w:rPr>
          <w:noProof/>
          <w:sz w:val="22"/>
          <w:szCs w:val="24"/>
        </w:rPr>
      </w:pPr>
      <w:r w:rsidRPr="00C53B70">
        <w:rPr>
          <w:noProof/>
          <w:sz w:val="22"/>
          <w:szCs w:val="24"/>
        </w:rPr>
        <w:t xml:space="preserve">Maulida. (2020). Teknik Pengumpulan Data Dalam Metodologi Penelitian. </w:t>
      </w:r>
      <w:r w:rsidRPr="00C53B70">
        <w:rPr>
          <w:i/>
          <w:iCs/>
          <w:noProof/>
          <w:sz w:val="22"/>
          <w:szCs w:val="24"/>
        </w:rPr>
        <w:t>Jurnal Darussalam</w:t>
      </w:r>
      <w:r w:rsidRPr="00C53B70">
        <w:rPr>
          <w:noProof/>
          <w:sz w:val="22"/>
          <w:szCs w:val="24"/>
        </w:rPr>
        <w:t xml:space="preserve">, </w:t>
      </w:r>
      <w:r w:rsidRPr="00C53B70">
        <w:rPr>
          <w:i/>
          <w:iCs/>
          <w:noProof/>
          <w:sz w:val="22"/>
          <w:szCs w:val="24"/>
        </w:rPr>
        <w:t>21</w:t>
      </w:r>
      <w:r w:rsidRPr="00C53B70">
        <w:rPr>
          <w:noProof/>
          <w:sz w:val="22"/>
          <w:szCs w:val="24"/>
        </w:rPr>
        <w:t>(2), 71–78. http://ojs.iai-darussalam.ac.id/index.php/darussalam/search/authors/view?firstName=Maulida&amp;middleName=&amp;lastName=Maulida&amp;affiliation=&amp;country=</w:t>
      </w:r>
    </w:p>
    <w:p w14:paraId="76E1ED2B" w14:textId="77777777" w:rsidR="00C53B70" w:rsidRPr="00C53B70" w:rsidRDefault="00C53B70" w:rsidP="00C53B70">
      <w:pPr>
        <w:widowControl w:val="0"/>
        <w:autoSpaceDE w:val="0"/>
        <w:autoSpaceDN w:val="0"/>
        <w:adjustRightInd w:val="0"/>
        <w:spacing w:line="240" w:lineRule="atLeast"/>
        <w:ind w:left="0" w:hanging="2"/>
        <w:rPr>
          <w:noProof/>
          <w:sz w:val="22"/>
          <w:szCs w:val="24"/>
        </w:rPr>
      </w:pPr>
    </w:p>
    <w:p w14:paraId="3FDCBD55" w14:textId="77777777" w:rsidR="00C53B70" w:rsidRDefault="00C53B70" w:rsidP="00C53B70">
      <w:pPr>
        <w:widowControl w:val="0"/>
        <w:autoSpaceDE w:val="0"/>
        <w:autoSpaceDN w:val="0"/>
        <w:adjustRightInd w:val="0"/>
        <w:spacing w:line="240" w:lineRule="atLeast"/>
        <w:ind w:left="0" w:hanging="2"/>
        <w:rPr>
          <w:noProof/>
          <w:sz w:val="22"/>
          <w:szCs w:val="24"/>
        </w:rPr>
      </w:pPr>
      <w:r w:rsidRPr="00C53B70">
        <w:rPr>
          <w:noProof/>
          <w:sz w:val="22"/>
          <w:szCs w:val="24"/>
        </w:rPr>
        <w:t xml:space="preserve">Mulyana, D. (2006). </w:t>
      </w:r>
      <w:r w:rsidRPr="00C53B70">
        <w:rPr>
          <w:i/>
          <w:iCs/>
          <w:noProof/>
          <w:sz w:val="22"/>
          <w:szCs w:val="24"/>
        </w:rPr>
        <w:t>Metode Penelitian Kualitatif</w:t>
      </w:r>
      <w:r w:rsidRPr="00C53B70">
        <w:rPr>
          <w:noProof/>
          <w:sz w:val="22"/>
          <w:szCs w:val="24"/>
        </w:rPr>
        <w:t>. PT. Remaja Rosdakarya.</w:t>
      </w:r>
    </w:p>
    <w:p w14:paraId="54548966" w14:textId="77777777" w:rsidR="00C53B70" w:rsidRPr="00C53B70" w:rsidRDefault="00C53B70" w:rsidP="00C53B70">
      <w:pPr>
        <w:widowControl w:val="0"/>
        <w:autoSpaceDE w:val="0"/>
        <w:autoSpaceDN w:val="0"/>
        <w:adjustRightInd w:val="0"/>
        <w:spacing w:line="240" w:lineRule="atLeast"/>
        <w:ind w:left="0" w:hanging="2"/>
        <w:rPr>
          <w:noProof/>
          <w:sz w:val="22"/>
          <w:szCs w:val="24"/>
        </w:rPr>
      </w:pPr>
    </w:p>
    <w:p w14:paraId="12583904" w14:textId="77777777" w:rsidR="00C53B70" w:rsidRDefault="00C53B70" w:rsidP="00C53B70">
      <w:pPr>
        <w:widowControl w:val="0"/>
        <w:autoSpaceDE w:val="0"/>
        <w:autoSpaceDN w:val="0"/>
        <w:adjustRightInd w:val="0"/>
        <w:spacing w:line="240" w:lineRule="atLeast"/>
        <w:ind w:left="0" w:hanging="2"/>
        <w:rPr>
          <w:noProof/>
          <w:sz w:val="22"/>
          <w:szCs w:val="24"/>
        </w:rPr>
      </w:pPr>
      <w:r w:rsidRPr="00C53B70">
        <w:rPr>
          <w:noProof/>
          <w:sz w:val="22"/>
          <w:szCs w:val="24"/>
        </w:rPr>
        <w:t xml:space="preserve">Natawilaga, S. (2018). Peran Etika Dalam Meningkatkan Efektivitas Pelaksanaan Public Relations. </w:t>
      </w:r>
      <w:r w:rsidRPr="00C53B70">
        <w:rPr>
          <w:i/>
          <w:iCs/>
          <w:noProof/>
          <w:sz w:val="22"/>
          <w:szCs w:val="24"/>
        </w:rPr>
        <w:t>WACANA, Jurnal Ilmiah Ilmu Komunikasi</w:t>
      </w:r>
      <w:r w:rsidRPr="00C53B70">
        <w:rPr>
          <w:noProof/>
          <w:sz w:val="22"/>
          <w:szCs w:val="24"/>
        </w:rPr>
        <w:t xml:space="preserve">, </w:t>
      </w:r>
      <w:r w:rsidRPr="00C53B70">
        <w:rPr>
          <w:i/>
          <w:iCs/>
          <w:noProof/>
          <w:sz w:val="22"/>
          <w:szCs w:val="24"/>
        </w:rPr>
        <w:t>17</w:t>
      </w:r>
      <w:r w:rsidRPr="00C53B70">
        <w:rPr>
          <w:noProof/>
          <w:sz w:val="22"/>
          <w:szCs w:val="24"/>
        </w:rPr>
        <w:t>(1), 64–71. https://doi.org/10.32509/wacana.v17i1.492</w:t>
      </w:r>
    </w:p>
    <w:p w14:paraId="4A27F4C8" w14:textId="77777777" w:rsidR="00C53B70" w:rsidRPr="00C53B70" w:rsidRDefault="00C53B70" w:rsidP="00C53B70">
      <w:pPr>
        <w:widowControl w:val="0"/>
        <w:autoSpaceDE w:val="0"/>
        <w:autoSpaceDN w:val="0"/>
        <w:adjustRightInd w:val="0"/>
        <w:spacing w:line="240" w:lineRule="atLeast"/>
        <w:ind w:left="0" w:hanging="2"/>
        <w:rPr>
          <w:noProof/>
          <w:sz w:val="22"/>
          <w:szCs w:val="24"/>
        </w:rPr>
      </w:pPr>
    </w:p>
    <w:p w14:paraId="5D90030D" w14:textId="77777777" w:rsidR="00C53B70" w:rsidRDefault="00C53B70" w:rsidP="00C53B70">
      <w:pPr>
        <w:widowControl w:val="0"/>
        <w:autoSpaceDE w:val="0"/>
        <w:autoSpaceDN w:val="0"/>
        <w:adjustRightInd w:val="0"/>
        <w:spacing w:line="240" w:lineRule="atLeast"/>
        <w:ind w:left="0" w:hanging="2"/>
        <w:rPr>
          <w:noProof/>
          <w:sz w:val="22"/>
          <w:szCs w:val="24"/>
        </w:rPr>
      </w:pPr>
      <w:r w:rsidRPr="00C53B70">
        <w:rPr>
          <w:noProof/>
          <w:sz w:val="22"/>
          <w:szCs w:val="24"/>
        </w:rPr>
        <w:t xml:space="preserve">Purnama, L. (2004). </w:t>
      </w:r>
      <w:r w:rsidRPr="00C53B70">
        <w:rPr>
          <w:i/>
          <w:iCs/>
          <w:noProof/>
          <w:sz w:val="22"/>
          <w:szCs w:val="24"/>
        </w:rPr>
        <w:t>Strategic Marketing Plan: panduan lengkap dan praktis menyusun rencana pemasaran yang strategis dan efektif</w:t>
      </w:r>
      <w:r w:rsidRPr="00C53B70">
        <w:rPr>
          <w:noProof/>
          <w:sz w:val="22"/>
          <w:szCs w:val="24"/>
        </w:rPr>
        <w:t>. Gramedia.</w:t>
      </w:r>
    </w:p>
    <w:p w14:paraId="79E6779E" w14:textId="77777777" w:rsidR="00C53B70" w:rsidRPr="00C53B70" w:rsidRDefault="00C53B70" w:rsidP="00C53B70">
      <w:pPr>
        <w:widowControl w:val="0"/>
        <w:autoSpaceDE w:val="0"/>
        <w:autoSpaceDN w:val="0"/>
        <w:adjustRightInd w:val="0"/>
        <w:spacing w:line="240" w:lineRule="atLeast"/>
        <w:ind w:left="0" w:hanging="2"/>
        <w:rPr>
          <w:noProof/>
          <w:sz w:val="22"/>
          <w:szCs w:val="24"/>
        </w:rPr>
      </w:pPr>
    </w:p>
    <w:p w14:paraId="78D1F731" w14:textId="77777777" w:rsidR="00C53B70" w:rsidRDefault="00C53B70" w:rsidP="00C53B70">
      <w:pPr>
        <w:widowControl w:val="0"/>
        <w:autoSpaceDE w:val="0"/>
        <w:autoSpaceDN w:val="0"/>
        <w:adjustRightInd w:val="0"/>
        <w:spacing w:line="240" w:lineRule="atLeast"/>
        <w:ind w:left="0" w:hanging="2"/>
        <w:rPr>
          <w:noProof/>
          <w:sz w:val="22"/>
          <w:szCs w:val="24"/>
        </w:rPr>
      </w:pPr>
      <w:r w:rsidRPr="00C53B70">
        <w:rPr>
          <w:noProof/>
          <w:sz w:val="22"/>
          <w:szCs w:val="24"/>
        </w:rPr>
        <w:t xml:space="preserve">Santoso, P. Y., &amp; Riskiyanti, T. (2014). Strategi Marketing Public Relations Dalam Melaksanakan Special Event Program Paket Close User Group (Cug) Pt. Indosat Tbk. </w:t>
      </w:r>
      <w:r w:rsidRPr="00C53B70">
        <w:rPr>
          <w:i/>
          <w:iCs/>
          <w:noProof/>
          <w:sz w:val="22"/>
          <w:szCs w:val="24"/>
        </w:rPr>
        <w:t>WACANA: Jurnal Ilmiah Ilmu Komunikasi</w:t>
      </w:r>
      <w:r w:rsidRPr="00C53B70">
        <w:rPr>
          <w:noProof/>
          <w:sz w:val="22"/>
          <w:szCs w:val="24"/>
        </w:rPr>
        <w:t xml:space="preserve">, </w:t>
      </w:r>
      <w:r w:rsidRPr="00C53B70">
        <w:rPr>
          <w:i/>
          <w:iCs/>
          <w:noProof/>
          <w:sz w:val="22"/>
          <w:szCs w:val="24"/>
        </w:rPr>
        <w:t>XIII</w:t>
      </w:r>
      <w:r w:rsidRPr="00C53B70">
        <w:rPr>
          <w:noProof/>
          <w:sz w:val="22"/>
          <w:szCs w:val="24"/>
        </w:rPr>
        <w:t>(2), 130–154. https://journal.moestopo.ac.id/index.php/wacana/article/view/139</w:t>
      </w:r>
    </w:p>
    <w:p w14:paraId="1987D5DF" w14:textId="77777777" w:rsidR="00C53B70" w:rsidRPr="00C53B70" w:rsidRDefault="00C53B70" w:rsidP="00C53B70">
      <w:pPr>
        <w:widowControl w:val="0"/>
        <w:autoSpaceDE w:val="0"/>
        <w:autoSpaceDN w:val="0"/>
        <w:adjustRightInd w:val="0"/>
        <w:spacing w:line="240" w:lineRule="atLeast"/>
        <w:ind w:left="0" w:hanging="2"/>
        <w:rPr>
          <w:noProof/>
          <w:sz w:val="22"/>
          <w:szCs w:val="24"/>
        </w:rPr>
      </w:pPr>
    </w:p>
    <w:p w14:paraId="2A04FB1A" w14:textId="77777777" w:rsidR="00C53B70" w:rsidRDefault="00C53B70" w:rsidP="00C53B70">
      <w:pPr>
        <w:widowControl w:val="0"/>
        <w:autoSpaceDE w:val="0"/>
        <w:autoSpaceDN w:val="0"/>
        <w:adjustRightInd w:val="0"/>
        <w:spacing w:line="240" w:lineRule="atLeast"/>
        <w:ind w:left="0" w:hanging="2"/>
        <w:rPr>
          <w:noProof/>
          <w:sz w:val="22"/>
          <w:szCs w:val="24"/>
        </w:rPr>
      </w:pPr>
      <w:r w:rsidRPr="00C53B70">
        <w:rPr>
          <w:noProof/>
          <w:sz w:val="22"/>
          <w:szCs w:val="24"/>
        </w:rPr>
        <w:t xml:space="preserve">Subaktilah, Y., Kuswardani, N., Yuwanti, S., &amp; Magister. (2018). Analisis SWOT: Faktor internal dan eksternal pada pengembangan usaha gula merah tebu. </w:t>
      </w:r>
      <w:r w:rsidRPr="00C53B70">
        <w:rPr>
          <w:i/>
          <w:iCs/>
          <w:noProof/>
          <w:sz w:val="22"/>
          <w:szCs w:val="24"/>
        </w:rPr>
        <w:t>Jurnal Agroteknologi</w:t>
      </w:r>
      <w:r w:rsidRPr="00C53B70">
        <w:rPr>
          <w:noProof/>
          <w:sz w:val="22"/>
          <w:szCs w:val="24"/>
        </w:rPr>
        <w:t xml:space="preserve">, </w:t>
      </w:r>
      <w:r w:rsidRPr="00C53B70">
        <w:rPr>
          <w:i/>
          <w:iCs/>
          <w:noProof/>
          <w:sz w:val="22"/>
          <w:szCs w:val="24"/>
        </w:rPr>
        <w:t>12</w:t>
      </w:r>
      <w:r w:rsidRPr="00C53B70">
        <w:rPr>
          <w:noProof/>
          <w:sz w:val="22"/>
          <w:szCs w:val="24"/>
        </w:rPr>
        <w:t>(02), 107–115. https://jurnal.unej.ac.id/index.php/JAGT/article/download/9276/6203/</w:t>
      </w:r>
    </w:p>
    <w:p w14:paraId="0B248E07" w14:textId="77777777" w:rsidR="00C53B70" w:rsidRPr="00C53B70" w:rsidRDefault="00C53B70" w:rsidP="00C53B70">
      <w:pPr>
        <w:widowControl w:val="0"/>
        <w:autoSpaceDE w:val="0"/>
        <w:autoSpaceDN w:val="0"/>
        <w:adjustRightInd w:val="0"/>
        <w:spacing w:line="240" w:lineRule="atLeast"/>
        <w:ind w:left="0" w:hanging="2"/>
        <w:rPr>
          <w:noProof/>
          <w:sz w:val="22"/>
          <w:szCs w:val="24"/>
        </w:rPr>
      </w:pPr>
    </w:p>
    <w:p w14:paraId="1C21E84B" w14:textId="77777777" w:rsidR="00C53B70" w:rsidRDefault="00C53B70" w:rsidP="00C53B70">
      <w:pPr>
        <w:widowControl w:val="0"/>
        <w:autoSpaceDE w:val="0"/>
        <w:autoSpaceDN w:val="0"/>
        <w:adjustRightInd w:val="0"/>
        <w:spacing w:line="240" w:lineRule="atLeast"/>
        <w:ind w:left="0" w:hanging="2"/>
        <w:rPr>
          <w:noProof/>
          <w:sz w:val="22"/>
          <w:szCs w:val="24"/>
        </w:rPr>
      </w:pPr>
      <w:r w:rsidRPr="00C53B70">
        <w:rPr>
          <w:noProof/>
          <w:sz w:val="22"/>
          <w:szCs w:val="24"/>
        </w:rPr>
        <w:t xml:space="preserve">Sukma, A. H., &amp; Pranawukir, I. (2020). Perencanaan dan Strategi Komunikasi Jaringan Franchise Warung Tegal Kharisma Bahari. </w:t>
      </w:r>
      <w:r w:rsidRPr="00C53B70">
        <w:rPr>
          <w:i/>
          <w:iCs/>
          <w:noProof/>
          <w:sz w:val="22"/>
          <w:szCs w:val="24"/>
        </w:rPr>
        <w:t>WACANA: Jurnal Ilmiah Ilmu Komunikasi</w:t>
      </w:r>
      <w:r w:rsidRPr="00C53B70">
        <w:rPr>
          <w:noProof/>
          <w:sz w:val="22"/>
          <w:szCs w:val="24"/>
        </w:rPr>
        <w:t xml:space="preserve">, </w:t>
      </w:r>
      <w:r w:rsidRPr="00C53B70">
        <w:rPr>
          <w:i/>
          <w:iCs/>
          <w:noProof/>
          <w:sz w:val="22"/>
          <w:szCs w:val="24"/>
        </w:rPr>
        <w:t>19</w:t>
      </w:r>
      <w:r w:rsidRPr="00C53B70">
        <w:rPr>
          <w:noProof/>
          <w:sz w:val="22"/>
          <w:szCs w:val="24"/>
        </w:rPr>
        <w:t>(2), 274–284. https://journal.moestopo.ac.id/index.php/wacana/article/view/1159</w:t>
      </w:r>
    </w:p>
    <w:p w14:paraId="146956FF" w14:textId="77777777" w:rsidR="00C53B70" w:rsidRPr="00C53B70" w:rsidRDefault="00C53B70" w:rsidP="00C53B70">
      <w:pPr>
        <w:widowControl w:val="0"/>
        <w:autoSpaceDE w:val="0"/>
        <w:autoSpaceDN w:val="0"/>
        <w:adjustRightInd w:val="0"/>
        <w:spacing w:line="240" w:lineRule="atLeast"/>
        <w:ind w:left="0" w:hanging="2"/>
        <w:rPr>
          <w:noProof/>
          <w:sz w:val="22"/>
          <w:szCs w:val="24"/>
        </w:rPr>
      </w:pPr>
    </w:p>
    <w:p w14:paraId="5BD94289" w14:textId="77777777" w:rsidR="00C53B70" w:rsidRDefault="00C53B70" w:rsidP="00C53B70">
      <w:pPr>
        <w:widowControl w:val="0"/>
        <w:autoSpaceDE w:val="0"/>
        <w:autoSpaceDN w:val="0"/>
        <w:adjustRightInd w:val="0"/>
        <w:spacing w:line="240" w:lineRule="atLeast"/>
        <w:ind w:left="0" w:hanging="2"/>
        <w:rPr>
          <w:noProof/>
          <w:sz w:val="22"/>
          <w:szCs w:val="24"/>
        </w:rPr>
      </w:pPr>
      <w:r w:rsidRPr="00C53B70">
        <w:rPr>
          <w:noProof/>
          <w:sz w:val="22"/>
          <w:szCs w:val="24"/>
        </w:rPr>
        <w:t xml:space="preserve">Sukmawati, A., Basri, H. M., &amp; Akhir, M. (2020). Pembentukan Karakter Berbasis Keteladanan Guru Dan Pembiasaan Murid Sit Al Biruni Jipang Kota Makassar. </w:t>
      </w:r>
      <w:r w:rsidRPr="00C53B70">
        <w:rPr>
          <w:i/>
          <w:iCs/>
          <w:noProof/>
          <w:sz w:val="22"/>
          <w:szCs w:val="24"/>
        </w:rPr>
        <w:t>Education and Human Development Journal</w:t>
      </w:r>
      <w:r w:rsidRPr="00C53B70">
        <w:rPr>
          <w:noProof/>
          <w:sz w:val="22"/>
          <w:szCs w:val="24"/>
        </w:rPr>
        <w:t xml:space="preserve">, </w:t>
      </w:r>
      <w:r w:rsidRPr="00C53B70">
        <w:rPr>
          <w:i/>
          <w:iCs/>
          <w:noProof/>
          <w:sz w:val="22"/>
          <w:szCs w:val="24"/>
        </w:rPr>
        <w:t>5</w:t>
      </w:r>
      <w:r w:rsidRPr="00C53B70">
        <w:rPr>
          <w:noProof/>
          <w:sz w:val="22"/>
          <w:szCs w:val="24"/>
        </w:rPr>
        <w:t>(1), 91–99. https://doi.org/10.33086/ehdj.v5i1.1453</w:t>
      </w:r>
    </w:p>
    <w:p w14:paraId="283B2DCF" w14:textId="77777777" w:rsidR="00C53B70" w:rsidRPr="00C53B70" w:rsidRDefault="00C53B70" w:rsidP="00C53B70">
      <w:pPr>
        <w:widowControl w:val="0"/>
        <w:autoSpaceDE w:val="0"/>
        <w:autoSpaceDN w:val="0"/>
        <w:adjustRightInd w:val="0"/>
        <w:spacing w:line="240" w:lineRule="atLeast"/>
        <w:ind w:left="0" w:hanging="2"/>
        <w:rPr>
          <w:noProof/>
          <w:sz w:val="22"/>
          <w:szCs w:val="24"/>
        </w:rPr>
      </w:pPr>
    </w:p>
    <w:p w14:paraId="38DA71F0" w14:textId="77777777" w:rsidR="00C53B70" w:rsidRPr="00C53B70" w:rsidRDefault="00C53B70" w:rsidP="00C53B70">
      <w:pPr>
        <w:widowControl w:val="0"/>
        <w:autoSpaceDE w:val="0"/>
        <w:autoSpaceDN w:val="0"/>
        <w:adjustRightInd w:val="0"/>
        <w:spacing w:line="240" w:lineRule="atLeast"/>
        <w:ind w:left="0" w:hanging="2"/>
        <w:rPr>
          <w:noProof/>
          <w:sz w:val="22"/>
        </w:rPr>
      </w:pPr>
      <w:r w:rsidRPr="00C53B70">
        <w:rPr>
          <w:noProof/>
          <w:sz w:val="22"/>
          <w:szCs w:val="24"/>
        </w:rPr>
        <w:t xml:space="preserve">Wibowo, D. H., Arifin, Z., &amp; Sunarti. (2015). ANALISIS STRATEGI PEMASARAN UNTUK MENINGKATKAN DAYA SAING UMKM (Studi pada Batik Diajeng Solo). </w:t>
      </w:r>
      <w:r w:rsidRPr="00C53B70">
        <w:rPr>
          <w:i/>
          <w:iCs/>
          <w:noProof/>
          <w:sz w:val="22"/>
          <w:szCs w:val="24"/>
        </w:rPr>
        <w:t>Jurnal Administrasi Bisnis (JAB)</w:t>
      </w:r>
      <w:r w:rsidRPr="00C53B70">
        <w:rPr>
          <w:noProof/>
          <w:sz w:val="22"/>
          <w:szCs w:val="24"/>
        </w:rPr>
        <w:t xml:space="preserve">, </w:t>
      </w:r>
      <w:r w:rsidRPr="00C53B70">
        <w:rPr>
          <w:i/>
          <w:iCs/>
          <w:noProof/>
          <w:sz w:val="22"/>
          <w:szCs w:val="24"/>
        </w:rPr>
        <w:t>29</w:t>
      </w:r>
      <w:r w:rsidRPr="00C53B70">
        <w:rPr>
          <w:noProof/>
          <w:sz w:val="22"/>
          <w:szCs w:val="24"/>
        </w:rPr>
        <w:t>(1), 59–66. http://administrasibisnis.studentjournal.ub.ac.id/index.php/jab/article/viewFile/1172/1462</w:t>
      </w:r>
    </w:p>
    <w:p w14:paraId="6A388D47" w14:textId="7243E9C6" w:rsidR="00D443B5" w:rsidRDefault="00C53B70" w:rsidP="00AF3832">
      <w:pPr>
        <w:ind w:leftChars="0" w:left="0" w:firstLineChars="0" w:firstLine="0"/>
        <w:jc w:val="both"/>
        <w:rPr>
          <w:sz w:val="22"/>
          <w:szCs w:val="22"/>
        </w:rPr>
        <w:sectPr w:rsidR="00D443B5">
          <w:type w:val="continuous"/>
          <w:pgSz w:w="11907" w:h="16840"/>
          <w:pgMar w:top="1701" w:right="1701" w:bottom="1701" w:left="1701" w:header="1134" w:footer="1134" w:gutter="0"/>
          <w:cols w:num="2" w:space="720" w:equalWidth="0">
            <w:col w:w="3892" w:space="720"/>
            <w:col w:w="3892" w:space="0"/>
          </w:cols>
        </w:sectPr>
      </w:pPr>
      <w:r>
        <w:rPr>
          <w:sz w:val="22"/>
          <w:szCs w:val="22"/>
        </w:rPr>
        <w:fldChar w:fldCharType="end"/>
      </w:r>
    </w:p>
    <w:p w14:paraId="1690D235" w14:textId="77777777" w:rsidR="00D443B5" w:rsidRDefault="00D443B5">
      <w:pPr>
        <w:ind w:left="0" w:hanging="2"/>
        <w:jc w:val="both"/>
        <w:rPr>
          <w:sz w:val="22"/>
          <w:szCs w:val="22"/>
        </w:rPr>
        <w:sectPr w:rsidR="00D443B5">
          <w:type w:val="continuous"/>
          <w:pgSz w:w="11907" w:h="16840"/>
          <w:pgMar w:top="1701" w:right="1701" w:bottom="1701" w:left="1701" w:header="1134" w:footer="1134" w:gutter="0"/>
          <w:cols w:space="720"/>
        </w:sectPr>
      </w:pPr>
    </w:p>
    <w:p w14:paraId="4CDD06EE" w14:textId="77777777" w:rsidR="00D443B5" w:rsidRDefault="00D443B5">
      <w:pPr>
        <w:ind w:left="0" w:hanging="2"/>
        <w:jc w:val="both"/>
        <w:rPr>
          <w:sz w:val="22"/>
          <w:szCs w:val="22"/>
        </w:rPr>
      </w:pPr>
    </w:p>
    <w:sectPr w:rsidR="00D443B5">
      <w:type w:val="continuous"/>
      <w:pgSz w:w="11907" w:h="16840"/>
      <w:pgMar w:top="1701" w:right="1701" w:bottom="1701" w:left="1701" w:header="1134" w:footer="1134"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7CB40CC" w14:textId="77777777" w:rsidR="00077E25" w:rsidRDefault="00077E25">
      <w:pPr>
        <w:spacing w:line="240" w:lineRule="auto"/>
        <w:ind w:left="0" w:hanging="2"/>
      </w:pPr>
      <w:r>
        <w:separator/>
      </w:r>
    </w:p>
  </w:endnote>
  <w:endnote w:type="continuationSeparator" w:id="0">
    <w:p w14:paraId="639DF546" w14:textId="77777777" w:rsidR="00077E25" w:rsidRDefault="00077E25">
      <w:pPr>
        <w:spacing w:line="240" w:lineRule="auto"/>
        <w:ind w:left="0" w:hanging="2"/>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58B8C8" w14:textId="77777777" w:rsidR="00D443B5" w:rsidRDefault="00D443B5">
    <w:pPr>
      <w:pBdr>
        <w:top w:val="nil"/>
        <w:left w:val="nil"/>
        <w:bottom w:val="nil"/>
        <w:right w:val="nil"/>
        <w:between w:val="nil"/>
      </w:pBdr>
      <w:spacing w:line="240" w:lineRule="auto"/>
      <w:ind w:left="0" w:hanging="2"/>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D5BF1B" w14:textId="77777777" w:rsidR="00D443B5" w:rsidRPr="00A2635B" w:rsidRDefault="00D443B5" w:rsidP="00A2635B">
    <w:pPr>
      <w:pStyle w:val="Footer"/>
      <w:ind w:left="0" w:hanging="2"/>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1F902E" w14:textId="77777777" w:rsidR="00D443B5" w:rsidRDefault="00D443B5">
    <w:pPr>
      <w:pBdr>
        <w:top w:val="nil"/>
        <w:left w:val="nil"/>
        <w:bottom w:val="nil"/>
        <w:right w:val="nil"/>
        <w:between w:val="nil"/>
      </w:pBdr>
      <w:spacing w:line="240" w:lineRule="auto"/>
      <w:ind w:left="0" w:hanging="2"/>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43465B8" w14:textId="77777777" w:rsidR="00077E25" w:rsidRDefault="00077E25">
      <w:pPr>
        <w:spacing w:line="240" w:lineRule="auto"/>
        <w:ind w:left="0" w:hanging="2"/>
      </w:pPr>
      <w:r>
        <w:separator/>
      </w:r>
    </w:p>
  </w:footnote>
  <w:footnote w:type="continuationSeparator" w:id="0">
    <w:p w14:paraId="7F2B18E6" w14:textId="77777777" w:rsidR="00077E25" w:rsidRDefault="00077E25">
      <w:pPr>
        <w:spacing w:line="240" w:lineRule="auto"/>
        <w:ind w:left="0" w:hanging="2"/>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DC9DEDB" w14:textId="77777777" w:rsidR="00D443B5" w:rsidRDefault="00D443B5">
    <w:pPr>
      <w:pBdr>
        <w:top w:val="nil"/>
        <w:left w:val="nil"/>
        <w:bottom w:val="nil"/>
        <w:right w:val="nil"/>
        <w:between w:val="nil"/>
      </w:pBdr>
      <w:spacing w:line="240" w:lineRule="auto"/>
      <w:ind w:left="0" w:hanging="2"/>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830077" w14:textId="77777777" w:rsidR="00D443B5" w:rsidRDefault="00D443B5">
    <w:pPr>
      <w:pBdr>
        <w:top w:val="nil"/>
        <w:left w:val="nil"/>
        <w:bottom w:val="nil"/>
        <w:right w:val="nil"/>
        <w:between w:val="nil"/>
      </w:pBdr>
      <w:tabs>
        <w:tab w:val="center" w:pos="4320"/>
        <w:tab w:val="right" w:pos="8640"/>
      </w:tabs>
      <w:ind w:left="0" w:right="360" w:hanging="2"/>
      <w:rPr>
        <w:color w:val="00000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34BF340" w14:textId="77777777" w:rsidR="00D443B5" w:rsidRDefault="00D443B5">
    <w:pPr>
      <w:pBdr>
        <w:top w:val="nil"/>
        <w:left w:val="nil"/>
        <w:bottom w:val="nil"/>
        <w:right w:val="nil"/>
        <w:between w:val="nil"/>
      </w:pBdr>
      <w:spacing w:line="240" w:lineRule="auto"/>
      <w:ind w:left="0" w:hanging="2"/>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7E02E0"/>
    <w:multiLevelType w:val="multilevel"/>
    <w:tmpl w:val="591CFC2A"/>
    <w:lvl w:ilvl="0">
      <w:start w:val="1"/>
      <w:numFmt w:val="decimal"/>
      <w:lvlText w:val="3.%1"/>
      <w:lvlJc w:val="left"/>
      <w:pPr>
        <w:ind w:left="360" w:hanging="360"/>
      </w:pPr>
      <w:rPr>
        <w:rFonts w:hint="default"/>
      </w:rPr>
    </w:lvl>
    <w:lvl w:ilvl="1">
      <w:start w:val="1"/>
      <w:numFmt w:val="lowerLetter"/>
      <w:lvlText w:val="%2."/>
      <w:lvlJc w:val="left"/>
      <w:pPr>
        <w:ind w:left="1152" w:hanging="288"/>
      </w:pPr>
      <w:rPr>
        <w:rFonts w:hint="default"/>
        <w:b w:val="0"/>
        <w:i w:val="0"/>
      </w:rPr>
    </w:lvl>
    <w:lvl w:ilvl="2">
      <w:start w:val="1"/>
      <w:numFmt w:val="decimal"/>
      <w:lvlText w:val="3.5.%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16185AC6"/>
    <w:multiLevelType w:val="multilevel"/>
    <w:tmpl w:val="94283D58"/>
    <w:lvl w:ilvl="0">
      <w:start w:val="1"/>
      <w:numFmt w:val="decimal"/>
      <w:lvlText w:val="2.%1"/>
      <w:lvlJc w:val="left"/>
      <w:pPr>
        <w:ind w:left="360" w:hanging="360"/>
      </w:pPr>
      <w:rPr>
        <w:rFonts w:hint="default"/>
      </w:rPr>
    </w:lvl>
    <w:lvl w:ilvl="1">
      <w:start w:val="1"/>
      <w:numFmt w:val="decimal"/>
      <w:lvlText w:val="2.2.%2"/>
      <w:lvlJc w:val="left"/>
      <w:pPr>
        <w:ind w:left="720" w:hanging="720"/>
      </w:pPr>
      <w:rPr>
        <w:rFonts w:hint="default"/>
      </w:rPr>
    </w:lvl>
    <w:lvl w:ilvl="2">
      <w:start w:val="1"/>
      <w:numFmt w:val="decimal"/>
      <w:lvlText w:val="2.2.1.%3"/>
      <w:lvlJc w:val="left"/>
      <w:pPr>
        <w:ind w:left="1080" w:hanging="10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1800" w:hanging="288"/>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 w15:restartNumberingAfterBreak="0">
    <w:nsid w:val="17414285"/>
    <w:multiLevelType w:val="multilevel"/>
    <w:tmpl w:val="591CFC2A"/>
    <w:lvl w:ilvl="0">
      <w:start w:val="1"/>
      <w:numFmt w:val="decimal"/>
      <w:lvlText w:val="3.%1"/>
      <w:lvlJc w:val="left"/>
      <w:pPr>
        <w:ind w:left="360" w:hanging="360"/>
      </w:pPr>
      <w:rPr>
        <w:rFonts w:hint="default"/>
      </w:rPr>
    </w:lvl>
    <w:lvl w:ilvl="1">
      <w:start w:val="1"/>
      <w:numFmt w:val="lowerLetter"/>
      <w:lvlText w:val="%2."/>
      <w:lvlJc w:val="left"/>
      <w:pPr>
        <w:ind w:left="1152" w:hanging="288"/>
      </w:pPr>
      <w:rPr>
        <w:rFonts w:hint="default"/>
        <w:b w:val="0"/>
        <w:i w:val="0"/>
      </w:rPr>
    </w:lvl>
    <w:lvl w:ilvl="2">
      <w:start w:val="1"/>
      <w:numFmt w:val="decimal"/>
      <w:lvlText w:val="3.5.%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5F9532C8"/>
    <w:multiLevelType w:val="hybridMultilevel"/>
    <w:tmpl w:val="CC2AECD0"/>
    <w:lvl w:ilvl="0" w:tplc="0809000F">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num w:numId="1" w16cid:durableId="1445033262">
    <w:abstractNumId w:val="1"/>
  </w:num>
  <w:num w:numId="2" w16cid:durableId="255409224">
    <w:abstractNumId w:val="0"/>
  </w:num>
  <w:num w:numId="3" w16cid:durableId="1148934169">
    <w:abstractNumId w:val="2"/>
  </w:num>
  <w:num w:numId="4" w16cid:durableId="206976448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443B5"/>
    <w:rsid w:val="000514AA"/>
    <w:rsid w:val="00077E25"/>
    <w:rsid w:val="000D7386"/>
    <w:rsid w:val="000E6666"/>
    <w:rsid w:val="0014316A"/>
    <w:rsid w:val="002C6A19"/>
    <w:rsid w:val="0030292D"/>
    <w:rsid w:val="00306217"/>
    <w:rsid w:val="003B4234"/>
    <w:rsid w:val="003F6431"/>
    <w:rsid w:val="004809D4"/>
    <w:rsid w:val="005A54DA"/>
    <w:rsid w:val="00641114"/>
    <w:rsid w:val="00792069"/>
    <w:rsid w:val="007B66E6"/>
    <w:rsid w:val="00896728"/>
    <w:rsid w:val="00904F8C"/>
    <w:rsid w:val="00A2635B"/>
    <w:rsid w:val="00AC6BC0"/>
    <w:rsid w:val="00AF3832"/>
    <w:rsid w:val="00B33E6A"/>
    <w:rsid w:val="00B8653C"/>
    <w:rsid w:val="00C53B70"/>
    <w:rsid w:val="00C764BF"/>
    <w:rsid w:val="00D443B5"/>
    <w:rsid w:val="00D77396"/>
    <w:rsid w:val="00DE44EE"/>
    <w:rsid w:val="00EE606B"/>
    <w:rsid w:val="00FA4273"/>
    <w:rsid w:val="00FC7BD7"/>
  </w:rsids>
  <m:mathPr>
    <m:mathFont m:val="Cambria Math"/>
    <m:brkBin m:val="before"/>
    <m:brkBinSub m:val="--"/>
    <m:smallFrac m:val="0"/>
    <m:dispDef/>
    <m:lMargin m:val="0"/>
    <m:rMargin m:val="0"/>
    <m:defJc m:val="centerGroup"/>
    <m:wrapIndent m:val="1440"/>
    <m:intLim m:val="subSup"/>
    <m:naryLim m:val="undOvr"/>
  </m:mathPr>
  <w:themeFontLang w:val="en-ID"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1C076F0"/>
  <w15:docId w15:val="{2F4D0DF1-248C-4ABD-87F7-BCDA53F4D7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92069"/>
    <w:pPr>
      <w:suppressAutoHyphens/>
      <w:spacing w:line="1" w:lineRule="atLeast"/>
      <w:ind w:leftChars="-1" w:left="-1" w:hangingChars="1" w:hanging="1"/>
      <w:textDirection w:val="btLr"/>
      <w:textAlignment w:val="top"/>
      <w:outlineLvl w:val="0"/>
    </w:pPr>
    <w:rPr>
      <w:position w:val="-1"/>
      <w:lang w:eastAsia="en-US"/>
    </w:rPr>
  </w:style>
  <w:style w:type="paragraph" w:styleId="Heading1">
    <w:name w:val="heading 1"/>
    <w:basedOn w:val="Normal"/>
    <w:next w:val="Normal"/>
    <w:uiPriority w:val="9"/>
    <w:qFormat/>
    <w:pPr>
      <w:keepNext/>
      <w:spacing w:line="480" w:lineRule="auto"/>
      <w:jc w:val="center"/>
    </w:pPr>
    <w:rPr>
      <w:b/>
    </w:rPr>
  </w:style>
  <w:style w:type="paragraph" w:styleId="Heading2">
    <w:name w:val="heading 2"/>
    <w:basedOn w:val="Normal"/>
    <w:next w:val="Normal"/>
    <w:uiPriority w:val="9"/>
    <w:semiHidden/>
    <w:unhideWhenUsed/>
    <w:qFormat/>
    <w:pPr>
      <w:keepNext/>
      <w:spacing w:before="240" w:after="60"/>
      <w:outlineLvl w:val="1"/>
    </w:pPr>
    <w:rPr>
      <w:rFonts w:ascii="Arial" w:eastAsia="Arial" w:hAnsi="Arial" w:cs="Arial"/>
      <w:b/>
      <w:i/>
      <w:sz w:val="28"/>
      <w:szCs w:val="28"/>
    </w:rPr>
  </w:style>
  <w:style w:type="paragraph" w:styleId="Heading3">
    <w:name w:val="heading 3"/>
    <w:basedOn w:val="Normal"/>
    <w:next w:val="Normal"/>
    <w:uiPriority w:val="9"/>
    <w:semiHidden/>
    <w:unhideWhenUsed/>
    <w:qFormat/>
    <w:pPr>
      <w:keepNext/>
      <w:spacing w:before="240" w:after="60"/>
      <w:outlineLvl w:val="2"/>
    </w:pPr>
    <w:rPr>
      <w:rFonts w:ascii="Arial" w:eastAsia="Arial" w:hAnsi="Arial" w:cs="Arial"/>
      <w:b/>
      <w:sz w:val="26"/>
      <w:szCs w:val="26"/>
    </w:rPr>
  </w:style>
  <w:style w:type="paragraph" w:styleId="Heading4">
    <w:name w:val="heading 4"/>
    <w:basedOn w:val="Normal"/>
    <w:next w:val="Normal"/>
    <w:uiPriority w:val="9"/>
    <w:semiHidden/>
    <w:unhideWhenUsed/>
    <w:qFormat/>
    <w:pPr>
      <w:keepNext/>
      <w:spacing w:before="240" w:after="60"/>
      <w:outlineLvl w:val="3"/>
    </w:pPr>
    <w:rPr>
      <w:b/>
      <w:sz w:val="28"/>
      <w:szCs w:val="28"/>
    </w:rPr>
  </w:style>
  <w:style w:type="paragraph" w:styleId="Heading5">
    <w:name w:val="heading 5"/>
    <w:basedOn w:val="Normal"/>
    <w:next w:val="Normal"/>
    <w:uiPriority w:val="9"/>
    <w:semiHidden/>
    <w:unhideWhenUsed/>
    <w:qFormat/>
    <w:pPr>
      <w:spacing w:before="240" w:after="60"/>
      <w:outlineLvl w:val="4"/>
    </w:pPr>
    <w:rPr>
      <w:b/>
      <w:i/>
      <w:sz w:val="26"/>
      <w:szCs w:val="26"/>
    </w:rPr>
  </w:style>
  <w:style w:type="paragraph" w:styleId="Heading6">
    <w:name w:val="heading 6"/>
    <w:basedOn w:val="Normal"/>
    <w:next w:val="Normal"/>
    <w:uiPriority w:val="9"/>
    <w:semiHidden/>
    <w:unhideWhenUsed/>
    <w:qFormat/>
    <w:pPr>
      <w:keepNext/>
      <w:jc w:val="center"/>
      <w:outlineLvl w:val="5"/>
    </w:pPr>
    <w:rPr>
      <w:b/>
      <w:i/>
      <w:u w:val="single"/>
    </w:rPr>
  </w:style>
  <w:style w:type="paragraph" w:styleId="Heading7">
    <w:name w:val="heading 7"/>
    <w:basedOn w:val="Normal"/>
    <w:next w:val="Normal"/>
    <w:pPr>
      <w:spacing w:before="240" w:after="60"/>
      <w:ind w:left="1296" w:hanging="1296"/>
      <w:outlineLvl w:val="6"/>
    </w:pPr>
    <w:rPr>
      <w:sz w:val="24"/>
      <w:szCs w:val="24"/>
      <w:lang w:val="id-ID"/>
    </w:rPr>
  </w:style>
  <w:style w:type="paragraph" w:styleId="Heading8">
    <w:name w:val="heading 8"/>
    <w:basedOn w:val="Normal"/>
    <w:next w:val="Normal"/>
    <w:qFormat/>
    <w:pPr>
      <w:keepNext/>
      <w:keepLines/>
      <w:spacing w:before="40"/>
      <w:ind w:left="1440" w:hanging="1440"/>
      <w:outlineLvl w:val="7"/>
    </w:pPr>
    <w:rPr>
      <w:rFonts w:ascii="Cambria" w:hAnsi="Cambria"/>
      <w:color w:val="272727"/>
      <w:sz w:val="21"/>
      <w:szCs w:val="21"/>
      <w:lang w:val="id-ID"/>
    </w:rPr>
  </w:style>
  <w:style w:type="paragraph" w:styleId="Heading9">
    <w:name w:val="heading 9"/>
    <w:basedOn w:val="Normal"/>
    <w:next w:val="Normal"/>
    <w:qFormat/>
    <w:pPr>
      <w:keepNext/>
      <w:keepLines/>
      <w:spacing w:before="40"/>
      <w:ind w:left="1584" w:hanging="1584"/>
      <w:outlineLvl w:val="8"/>
    </w:pPr>
    <w:rPr>
      <w:rFonts w:ascii="Cambria" w:hAnsi="Cambria"/>
      <w:i/>
      <w:iCs/>
      <w:color w:val="272727"/>
      <w:sz w:val="21"/>
      <w:szCs w:val="21"/>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jc w:val="center"/>
    </w:pPr>
    <w:rPr>
      <w:b/>
      <w:sz w:val="28"/>
      <w:szCs w:val="28"/>
    </w:rPr>
  </w:style>
  <w:style w:type="paragraph" w:styleId="Subtitle">
    <w:name w:val="Subtitle"/>
    <w:basedOn w:val="Normal"/>
    <w:next w:val="Normal"/>
    <w:uiPriority w:val="11"/>
    <w:qFormat/>
    <w:pPr>
      <w:jc w:val="center"/>
    </w:pPr>
    <w:rPr>
      <w:b/>
      <w:sz w:val="32"/>
      <w:szCs w:val="32"/>
    </w:rPr>
  </w:style>
  <w:style w:type="table" w:customStyle="1" w:styleId="a">
    <w:basedOn w:val="TableNormal"/>
    <w:pPr>
      <w:suppressAutoHyphens/>
      <w:spacing w:line="1" w:lineRule="atLeast"/>
      <w:ind w:leftChars="-1" w:left="-1" w:hangingChars="1" w:hanging="1"/>
      <w:textDirection w:val="btLr"/>
      <w:textAlignment w:val="top"/>
      <w:outlineLvl w:val="0"/>
    </w:pPr>
    <w:rPr>
      <w:position w:val="-1"/>
    </w:rPr>
    <w:tblPr>
      <w:tblStyleRowBandSize w:val="1"/>
      <w:tblStyleColBandSize w:val="1"/>
      <w:tblCellMar>
        <w:left w:w="115" w:type="dxa"/>
        <w:right w:w="115" w:type="dxa"/>
      </w:tblCellMar>
    </w:tblPr>
  </w:style>
  <w:style w:type="paragraph" w:styleId="BalloonText">
    <w:name w:val="Balloon Text"/>
    <w:basedOn w:val="Normal"/>
    <w:qFormat/>
    <w:rPr>
      <w:rFonts w:ascii="Tahoma" w:hAnsi="Tahoma" w:cs="Tahoma"/>
      <w:sz w:val="16"/>
      <w:szCs w:val="16"/>
    </w:rPr>
  </w:style>
  <w:style w:type="character" w:customStyle="1" w:styleId="BalloonTextChar">
    <w:name w:val="Balloon Text Char"/>
    <w:rPr>
      <w:rFonts w:ascii="Tahoma" w:hAnsi="Tahoma" w:cs="Tahoma"/>
      <w:w w:val="100"/>
      <w:position w:val="-1"/>
      <w:sz w:val="16"/>
      <w:szCs w:val="16"/>
      <w:effect w:val="none"/>
      <w:vertAlign w:val="baseline"/>
      <w:cs w:val="0"/>
      <w:em w:val="none"/>
    </w:rPr>
  </w:style>
  <w:style w:type="paragraph" w:styleId="Header">
    <w:name w:val="header"/>
    <w:basedOn w:val="Normal"/>
    <w:qFormat/>
  </w:style>
  <w:style w:type="character" w:customStyle="1" w:styleId="HeaderChar">
    <w:name w:val="Header Char"/>
    <w:basedOn w:val="DefaultParagraphFont"/>
    <w:rPr>
      <w:w w:val="100"/>
      <w:position w:val="-1"/>
      <w:effect w:val="none"/>
      <w:vertAlign w:val="baseline"/>
      <w:cs w:val="0"/>
      <w:em w:val="none"/>
    </w:rPr>
  </w:style>
  <w:style w:type="paragraph" w:styleId="Footer">
    <w:name w:val="footer"/>
    <w:basedOn w:val="Normal"/>
    <w:qFormat/>
  </w:style>
  <w:style w:type="character" w:customStyle="1" w:styleId="FooterChar">
    <w:name w:val="Footer Char"/>
    <w:basedOn w:val="DefaultParagraphFont"/>
    <w:rPr>
      <w:w w:val="100"/>
      <w:position w:val="-1"/>
      <w:effect w:val="none"/>
      <w:vertAlign w:val="baseline"/>
      <w:cs w:val="0"/>
      <w:em w:val="none"/>
    </w:rPr>
  </w:style>
  <w:style w:type="paragraph" w:styleId="NoSpacing">
    <w:name w:val="No Spacing"/>
    <w:pPr>
      <w:suppressAutoHyphens/>
      <w:spacing w:line="1" w:lineRule="atLeast"/>
      <w:ind w:leftChars="-1" w:left="-1" w:hangingChars="1" w:hanging="1"/>
      <w:textDirection w:val="btLr"/>
      <w:textAlignment w:val="top"/>
      <w:outlineLvl w:val="0"/>
    </w:pPr>
    <w:rPr>
      <w:position w:val="-1"/>
      <w:sz w:val="24"/>
      <w:szCs w:val="24"/>
      <w:lang w:val="id-ID" w:eastAsia="en-US"/>
    </w:rPr>
  </w:style>
  <w:style w:type="paragraph" w:styleId="BodyText">
    <w:name w:val="Body Text"/>
    <w:basedOn w:val="Normal"/>
    <w:pPr>
      <w:spacing w:line="480" w:lineRule="auto"/>
      <w:jc w:val="lowKashida"/>
    </w:pPr>
    <w:rPr>
      <w:sz w:val="24"/>
      <w:szCs w:val="28"/>
    </w:rPr>
  </w:style>
  <w:style w:type="character" w:customStyle="1" w:styleId="BodyTextChar">
    <w:name w:val="Body Text Char"/>
    <w:rPr>
      <w:w w:val="100"/>
      <w:position w:val="-1"/>
      <w:sz w:val="24"/>
      <w:szCs w:val="28"/>
      <w:effect w:val="none"/>
      <w:vertAlign w:val="baseline"/>
      <w:cs w:val="0"/>
      <w:em w:val="none"/>
    </w:rPr>
  </w:style>
  <w:style w:type="character" w:styleId="Emphasis">
    <w:name w:val="Emphasis"/>
    <w:rPr>
      <w:i/>
      <w:iCs/>
      <w:w w:val="100"/>
      <w:position w:val="-1"/>
      <w:effect w:val="none"/>
      <w:vertAlign w:val="baseline"/>
      <w:cs w:val="0"/>
      <w:em w:val="none"/>
    </w:rPr>
  </w:style>
  <w:style w:type="character" w:customStyle="1" w:styleId="apple-converted-space">
    <w:name w:val="apple-converted-space"/>
    <w:rPr>
      <w:w w:val="100"/>
      <w:position w:val="-1"/>
      <w:effect w:val="none"/>
      <w:vertAlign w:val="baseline"/>
      <w:cs w:val="0"/>
      <w:em w:val="none"/>
    </w:rPr>
  </w:style>
  <w:style w:type="character" w:customStyle="1" w:styleId="Heading7Char">
    <w:name w:val="Heading 7 Char"/>
    <w:rPr>
      <w:w w:val="100"/>
      <w:position w:val="-1"/>
      <w:sz w:val="24"/>
      <w:szCs w:val="24"/>
      <w:effect w:val="none"/>
      <w:vertAlign w:val="baseline"/>
      <w:cs w:val="0"/>
      <w:em w:val="none"/>
      <w:lang w:val="id-ID" w:eastAsia="en-US"/>
    </w:rPr>
  </w:style>
  <w:style w:type="character" w:customStyle="1" w:styleId="Heading8Char">
    <w:name w:val="Heading 8 Char"/>
    <w:rPr>
      <w:rFonts w:ascii="Cambria" w:hAnsi="Cambria"/>
      <w:color w:val="272727"/>
      <w:w w:val="100"/>
      <w:position w:val="-1"/>
      <w:sz w:val="21"/>
      <w:szCs w:val="21"/>
      <w:effect w:val="none"/>
      <w:vertAlign w:val="baseline"/>
      <w:cs w:val="0"/>
      <w:em w:val="none"/>
      <w:lang w:val="id-ID" w:eastAsia="en-US"/>
    </w:rPr>
  </w:style>
  <w:style w:type="character" w:customStyle="1" w:styleId="Heading9Char">
    <w:name w:val="Heading 9 Char"/>
    <w:rPr>
      <w:rFonts w:ascii="Cambria" w:hAnsi="Cambria"/>
      <w:i/>
      <w:iCs/>
      <w:color w:val="272727"/>
      <w:w w:val="100"/>
      <w:position w:val="-1"/>
      <w:sz w:val="21"/>
      <w:szCs w:val="21"/>
      <w:effect w:val="none"/>
      <w:vertAlign w:val="baseline"/>
      <w:cs w:val="0"/>
      <w:em w:val="none"/>
      <w:lang w:val="id-ID" w:eastAsia="en-US"/>
    </w:rPr>
  </w:style>
  <w:style w:type="character" w:customStyle="1" w:styleId="Heading5Char">
    <w:name w:val="Heading 5 Char"/>
    <w:rPr>
      <w:b/>
      <w:i/>
      <w:w w:val="100"/>
      <w:position w:val="-1"/>
      <w:sz w:val="26"/>
      <w:szCs w:val="26"/>
      <w:effect w:val="none"/>
      <w:vertAlign w:val="baseline"/>
      <w:cs w:val="0"/>
      <w:em w:val="none"/>
      <w:lang w:val="en-US" w:eastAsia="en-US"/>
    </w:rPr>
  </w:style>
  <w:style w:type="paragraph" w:styleId="NormalWeb">
    <w:name w:val="Normal (Web)"/>
    <w:basedOn w:val="Normal"/>
    <w:qFormat/>
    <w:pPr>
      <w:spacing w:before="100" w:beforeAutospacing="1" w:after="100" w:afterAutospacing="1"/>
    </w:pPr>
    <w:rPr>
      <w:sz w:val="24"/>
      <w:szCs w:val="24"/>
    </w:rPr>
  </w:style>
  <w:style w:type="table" w:customStyle="1" w:styleId="a0">
    <w:basedOn w:val="TableNormal"/>
    <w:tblPr>
      <w:tblStyleRowBandSize w:val="1"/>
      <w:tblStyleColBandSize w:val="1"/>
      <w:tblCellMar>
        <w:left w:w="115" w:type="dxa"/>
        <w:right w:w="115" w:type="dxa"/>
      </w:tblCellMar>
    </w:tblPr>
  </w:style>
  <w:style w:type="paragraph" w:styleId="ListParagraph">
    <w:name w:val="List Paragraph"/>
    <w:basedOn w:val="Normal"/>
    <w:uiPriority w:val="34"/>
    <w:qFormat/>
    <w:rsid w:val="00896728"/>
    <w:pPr>
      <w:suppressAutoHyphens w:val="0"/>
      <w:spacing w:after="160" w:line="259" w:lineRule="auto"/>
      <w:ind w:leftChars="0" w:left="720" w:firstLineChars="0" w:firstLine="0"/>
      <w:contextualSpacing/>
      <w:textDirection w:val="lrTb"/>
      <w:textAlignment w:val="auto"/>
      <w:outlineLvl w:val="9"/>
    </w:pPr>
    <w:rPr>
      <w:rFonts w:asciiTheme="minorHAnsi" w:eastAsiaTheme="minorEastAsia" w:hAnsiTheme="minorHAnsi" w:cstheme="minorBidi"/>
      <w:position w:val="0"/>
      <w:sz w:val="22"/>
      <w:szCs w:val="22"/>
      <w:lang w:val="en-GB"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xmlns:go="http://customooxmlschemas.google.com/" roundtripDataSignature="AMtx7miYR+PQ5wsuQaXrS0vhgdKnQ+J32A==">AMUW2mWdyYucSEOivez8vHoIBwlU3XkYnPZXy3Wv4xOP7Oi2yMPjZ3+xdwiTGvlM3aaj8/M7VSSCO5ueM4quOi6JjBzJmcJU3VdLfDCGDG9Xq5fIp6Ibilg=</go:docsCustomData>
</go:gDocsCustomXmlDataStorage>
</file>

<file path=customXml/itemProps1.xml><?xml version="1.0" encoding="utf-8"?>
<ds:datastoreItem xmlns:ds="http://schemas.openxmlformats.org/officeDocument/2006/customXml" ds:itemID="{4C1E4B3D-8936-477A-89BD-79C7614810E4}">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21</TotalTime>
  <Pages>14</Pages>
  <Words>12360</Words>
  <Characters>70453</Characters>
  <Application>Microsoft Office Word</Application>
  <DocSecurity>0</DocSecurity>
  <Lines>587</Lines>
  <Paragraphs>1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26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dc:creator>
  <cp:lastModifiedBy>RADJA ERLAND HAMZAH</cp:lastModifiedBy>
  <cp:revision>4</cp:revision>
  <dcterms:created xsi:type="dcterms:W3CDTF">2021-08-27T05:01:00Z</dcterms:created>
  <dcterms:modified xsi:type="dcterms:W3CDTF">2023-06-10T05: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b3c2ea9-f905-3e8b-9b5d-c820ff4fa4ce</vt:lpwstr>
  </property>
  <property fmtid="{D5CDD505-2E9C-101B-9397-08002B2CF9AE}" pid="4" name="Mendeley Citation Style_1">
    <vt:lpwstr>http://www.zotero.org/styles/apa</vt:lpwstr>
  </property>
</Properties>
</file>